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B2B2C" w:rsidRDefault="00BB2B2C" w:rsidP="00BB2B2C">
      <w:pPr>
        <w:jc w:val="center"/>
        <w:rPr>
          <w:sz w:val="56"/>
          <w:szCs w:val="56"/>
        </w:rPr>
      </w:pPr>
      <w:r>
        <w:rPr>
          <w:sz w:val="56"/>
          <w:szCs w:val="56"/>
        </w:rPr>
        <w:t>COMPARATIVE ANALYSIS OF SOFTWAR</w:t>
      </w:r>
      <w:r w:rsidR="00840983">
        <w:rPr>
          <w:sz w:val="56"/>
          <w:szCs w:val="56"/>
        </w:rPr>
        <w:t>E DEVELOPMENT LIFE CYCLE MODELS:</w:t>
      </w:r>
    </w:p>
    <w:p w:rsidR="00BB2B2C" w:rsidRDefault="007F4E9B" w:rsidP="00BB2B2C">
      <w:pPr>
        <w:jc w:val="center"/>
        <w:rPr>
          <w:sz w:val="56"/>
          <w:szCs w:val="56"/>
        </w:rPr>
      </w:pPr>
      <w:r>
        <w:rPr>
          <w:sz w:val="56"/>
          <w:szCs w:val="56"/>
        </w:rPr>
        <w:t>EVOLUTIONARY AND</w:t>
      </w:r>
      <w:r w:rsidR="00BB2B2C">
        <w:rPr>
          <w:sz w:val="56"/>
          <w:szCs w:val="56"/>
        </w:rPr>
        <w:t xml:space="preserve"> COMPONENT BA</w:t>
      </w:r>
      <w:r>
        <w:rPr>
          <w:sz w:val="56"/>
          <w:szCs w:val="56"/>
        </w:rPr>
        <w:t>SED DEVELOPMENT</w:t>
      </w:r>
      <w:r w:rsidR="00862AAA">
        <w:rPr>
          <w:sz w:val="56"/>
          <w:szCs w:val="56"/>
        </w:rPr>
        <w:t>.</w:t>
      </w:r>
    </w:p>
    <w:p w:rsidR="00BB2B2C" w:rsidRDefault="00BB2B2C" w:rsidP="00BB2B2C">
      <w:pPr>
        <w:jc w:val="center"/>
        <w:rPr>
          <w:sz w:val="56"/>
          <w:szCs w:val="56"/>
        </w:rPr>
      </w:pPr>
    </w:p>
    <w:p w:rsidR="00BB2B2C" w:rsidRDefault="00BB2B2C" w:rsidP="00BB2B2C">
      <w:pPr>
        <w:jc w:val="center"/>
        <w:rPr>
          <w:sz w:val="56"/>
          <w:szCs w:val="56"/>
        </w:rPr>
      </w:pPr>
    </w:p>
    <w:p w:rsidR="00BB2B2C" w:rsidRDefault="00BB2B2C" w:rsidP="00BB2B2C">
      <w:pPr>
        <w:jc w:val="center"/>
        <w:rPr>
          <w:sz w:val="56"/>
          <w:szCs w:val="56"/>
        </w:rPr>
      </w:pPr>
    </w:p>
    <w:p w:rsidR="00BB2B2C" w:rsidRDefault="00BB2B2C" w:rsidP="00BB2B2C">
      <w:pPr>
        <w:jc w:val="center"/>
        <w:rPr>
          <w:sz w:val="56"/>
          <w:szCs w:val="56"/>
        </w:rPr>
      </w:pPr>
      <w:r>
        <w:rPr>
          <w:sz w:val="56"/>
          <w:szCs w:val="56"/>
        </w:rPr>
        <w:t>BY</w:t>
      </w:r>
    </w:p>
    <w:p w:rsidR="00BB2B2C" w:rsidRDefault="00BB2B2C" w:rsidP="00BB2B2C">
      <w:pPr>
        <w:jc w:val="center"/>
        <w:rPr>
          <w:sz w:val="56"/>
          <w:szCs w:val="56"/>
        </w:rPr>
      </w:pPr>
    </w:p>
    <w:p w:rsidR="00BB2B2C" w:rsidRDefault="00BB2B2C" w:rsidP="00BB2B2C">
      <w:pPr>
        <w:jc w:val="center"/>
        <w:rPr>
          <w:sz w:val="56"/>
          <w:szCs w:val="56"/>
        </w:rPr>
      </w:pPr>
    </w:p>
    <w:p w:rsidR="00BB2B2C" w:rsidRDefault="00BB2B2C" w:rsidP="00BB2B2C">
      <w:pPr>
        <w:jc w:val="center"/>
        <w:rPr>
          <w:sz w:val="56"/>
          <w:szCs w:val="56"/>
        </w:rPr>
      </w:pPr>
    </w:p>
    <w:p w:rsidR="00BB2B2C" w:rsidRDefault="00BB2B2C" w:rsidP="00BB2B2C">
      <w:pPr>
        <w:jc w:val="center"/>
        <w:rPr>
          <w:sz w:val="56"/>
          <w:szCs w:val="56"/>
        </w:rPr>
      </w:pPr>
    </w:p>
    <w:p w:rsidR="00951102" w:rsidRPr="00BB2B2C" w:rsidRDefault="00C74A4A" w:rsidP="00BB2B2C">
      <w:pPr>
        <w:jc w:val="center"/>
        <w:rPr>
          <w:sz w:val="56"/>
          <w:szCs w:val="56"/>
        </w:rPr>
      </w:pPr>
      <w:r w:rsidRPr="00BB2B2C">
        <w:rPr>
          <w:sz w:val="56"/>
          <w:szCs w:val="56"/>
        </w:rPr>
        <w:t>OLADITI, Adewale John</w:t>
      </w:r>
    </w:p>
    <w:p w:rsidR="00C74A4A" w:rsidRPr="00BB2B2C" w:rsidRDefault="00C74A4A" w:rsidP="00BB2B2C">
      <w:pPr>
        <w:jc w:val="center"/>
        <w:rPr>
          <w:sz w:val="56"/>
          <w:szCs w:val="56"/>
        </w:rPr>
      </w:pPr>
      <w:r w:rsidRPr="00BB2B2C">
        <w:rPr>
          <w:sz w:val="56"/>
          <w:szCs w:val="56"/>
        </w:rPr>
        <w:t>125/19/1/0064</w:t>
      </w:r>
    </w:p>
    <w:p w:rsidR="00BB2B2C" w:rsidRPr="00BB2B2C" w:rsidRDefault="00C74A4A" w:rsidP="00BB2B2C">
      <w:pPr>
        <w:jc w:val="center"/>
        <w:rPr>
          <w:sz w:val="56"/>
          <w:szCs w:val="56"/>
        </w:rPr>
      </w:pPr>
      <w:r w:rsidRPr="00BB2B2C">
        <w:rPr>
          <w:sz w:val="56"/>
          <w:szCs w:val="56"/>
        </w:rPr>
        <w:t>Software Engineering</w:t>
      </w:r>
      <w:r w:rsidR="00BB2B2C" w:rsidRPr="00BB2B2C">
        <w:rPr>
          <w:sz w:val="56"/>
          <w:szCs w:val="56"/>
        </w:rPr>
        <w:br w:type="page"/>
      </w:r>
    </w:p>
    <w:p w:rsidR="00E77A8E" w:rsidRDefault="00E77A8E" w:rsidP="00BB2B2C">
      <w:pPr>
        <w:rPr>
          <w:b/>
        </w:rPr>
      </w:pPr>
      <w:r>
        <w:rPr>
          <w:b/>
        </w:rPr>
        <w:lastRenderedPageBreak/>
        <w:t>Abstract</w:t>
      </w:r>
    </w:p>
    <w:p w:rsidR="00E77A8E" w:rsidRPr="00E77A8E" w:rsidRDefault="00E77A8E" w:rsidP="00BB2B2C">
      <w:r>
        <w:t>The software development models is one of the core factors that determines the quality of a software product and the success of development work. Without a suitable model put in place, the whole software development work will be unsuccessful, so software engineers have come up with different models and have also compared different models so as to determine the most suitable model for the software depending on some feature like cost, duration, project size, complexity, and risk.</w:t>
      </w:r>
      <w:r w:rsidR="00A020B8">
        <w:t xml:space="preserve"> </w:t>
      </w:r>
      <w:r w:rsidR="00A020B8">
        <w:fldChar w:fldCharType="begin" w:fldLock="1"/>
      </w:r>
      <w:r w:rsidR="00047705">
        <w:instrText>ADDIN CSL_CITATION {"citationItems":[{"id":"ITEM-1","itemData":{"abstract":"Abstract— Selection of suitable Software Development Life Cycle (SDLC) for project implementation is somewhat confusing as there are a lot of SDLC with similar strength and weakness. Also, the solution proffer among the researchers so far is the qualitative comparative analysis of SDLC. Hence, this paper proposes a comparative analysis of SDLC using quantitative analysis of strength and weaknesses of SDLC. The study adapted comparative analysis and Software Development Life Cycle (SDLC) models features classification using ten characteristics such as project complexity, project size, project duration, project with risk, implementation/initial cost, error discovery, associated cost, risk analysis, maintenance and cost estimation. A quantitative measure that employs online survey using experts in software design and engineering, project management and system analysis was carried out for the evaluation of SDLC models. Purposeful Stratified Random Sampling (SRS) technique was used to gather the data for analysis using XLSTAT after pre-processing, taking into consideration both benefit and cost criteria. The overall performance evaluation showed that Spiral-Model is the best followed by V-Model and lastly Waterfall Model with comparative values of 38.63%, 35.76% and 25.61% respectively. As regards cost estimation, Waterfall Model is the most efficient with value of 41%, then V-Model with 31% and lastly Spiral Model with 28%. V-Model has great error recovery capability with value of 45% which is closely followed by Spiral Model with 37% and lastly Waterfall Model with 18%. The study revealed that, a model with efficient risk assurance does not guarantee efficient cost management. In the future work, more characteristics regarding SDLC models shall be considered.","author":[{"dropping-particle":"","family":"Adeagbo","given":"M. A.","non-dropping-particle":"","parse-names":false,"suffix":""},{"dropping-particle":"","family":"Akinsola","given":"J. E. T.","non-dropping-particle":"","parse-names":false,"suffix":""},{"dropping-particle":"","family":"Awoseyi","given":"A. A.","non-dropping-particle":"","parse-names":false,"suffix":""},{"dropping-particle":"","family":"Kasali","given":"F.2","non-dropping-particle":"","parse-names":false,"suffix":""}],"id":"ITEM-1","issue":"2013","issued":{"date-parts":[["2017"]]},"title":"Project Implementation Decision Using Software Development Life Cycle Models : A Comparative Approach","type":"article-journal"},"uris":["http://www.mendeley.com/documents/?uuid=a75d1648-3529-49a6-9629-fa7e31ab7c99"]}],"mendeley":{"formattedCitation":"(Adeagbo et al., 2017)","plainTextFormattedCitation":"(Adeagbo et al., 2017)","previouslyFormattedCitation":"(Adeagbo et al., 2017)"},"properties":{"noteIndex":0},"schema":"https://github.com/citation-style-language/schema/raw/master/csl-citation.json"}</w:instrText>
      </w:r>
      <w:r w:rsidR="00A020B8">
        <w:fldChar w:fldCharType="separate"/>
      </w:r>
      <w:r w:rsidR="00A020B8" w:rsidRPr="00A020B8">
        <w:rPr>
          <w:noProof/>
        </w:rPr>
        <w:t>(Adeagbo et al., 2017)</w:t>
      </w:r>
      <w:r w:rsidR="00A020B8">
        <w:fldChar w:fldCharType="end"/>
      </w:r>
      <w:r>
        <w:t xml:space="preserve"> With all these core features, we’ve been able to predict the fate of a software project if we use a particular software </w:t>
      </w:r>
      <w:r w:rsidR="003B3AB2">
        <w:t>development</w:t>
      </w:r>
      <w:r>
        <w:t xml:space="preserve"> </w:t>
      </w:r>
      <w:r w:rsidR="003B3AB2">
        <w:t>l</w:t>
      </w:r>
      <w:r>
        <w:t xml:space="preserve">ife cycle model, even before we embark on it.  </w:t>
      </w:r>
      <w:r w:rsidR="003B3AB2">
        <w:fldChar w:fldCharType="begin" w:fldLock="1"/>
      </w:r>
      <w:r w:rsidR="00A020B8">
        <w:instrText>ADDIN CSL_CITATION {"citationItems":[{"id":"ITEM-1","itemData":{"ISBN":"9783030519650","abstract":"Software Engineering encompasses a lot of processes ofwhich writing of efficient codes for development of high quality and effective programs is one of them. Development of quality software is achieved through a well-articulated Software Development Life Cycle (SDLC) model. Delivery of software project within timeline and budget require thorough analysis from which these two per- tinent questions must be answered such as what shall we do next and how long shall we continue to do it’? Therefore, the need for an appropriate SDLC model for a software project is of high significance. V-Model is applicable in project that requires a lot of time and are complex in nature. When the focus of the project is more of quality than fast delivery time, then V-Model is a choice of SDLC to be considered. Also, Waterfall model is desirable when quality control is of concern with short project duration. On the other hand, Spiral Model is desirable when organizational expectations are unpredictable concerning the software develop- ment process. Irrespective of the size of the project, delivery time and level of expertise involved, the organization of the project plays a significant role in the choice of SDLC model. SDLC model under consideration, must take into cog- nizance the level of risk, duration of the project and cost implication associated with every software project for successful completion. Comparative analysis of the three SDLC models studied was presented.","author":[{"dropping-particle":"","family":"Akinsola","given":"Jide E T","non-dropping-particle":"","parse-names":false,"suffix":""},{"dropping-particle":"","family":"Ogunbanwo","given":"Afolakemi S","non-dropping-particle":"","parse-names":false,"suffix":""},{"dropping-particle":"","family":"B","given":"Olatunji J Okesola","non-dropping-particle":"","parse-names":false,"suffix":""}],"id":"ITEM-1","issued":{"date-parts":[["2021"]]},"page":"310-322","title":"Comparative Analysis of Software Development Life Cycle Models ( SDLC )","type":"article-journal","volume":"1"},"uris":["http://www.mendeley.com/documents/?uuid=6b7ac273-97c7-48ef-8672-3fcb75e186d9"]}],"mendeley":{"formattedCitation":"(Akinsola et al., 2021)","plainTextFormattedCitation":"(Akinsola et al., 2021)","previouslyFormattedCitation":"(Akinsola et al., 2021)"},"properties":{"noteIndex":0},"schema":"https://github.com/citation-style-language/schema/raw/master/csl-citation.json"}</w:instrText>
      </w:r>
      <w:r w:rsidR="003B3AB2">
        <w:fldChar w:fldCharType="separate"/>
      </w:r>
      <w:r w:rsidR="00A020B8" w:rsidRPr="00A020B8">
        <w:rPr>
          <w:noProof/>
        </w:rPr>
        <w:t>(Akinsola et al., 2021)</w:t>
      </w:r>
      <w:r w:rsidR="003B3AB2">
        <w:fldChar w:fldCharType="end"/>
      </w:r>
      <w:r w:rsidR="003B3AB2">
        <w:t>. Professionals in this field have done great jobs on comparing the traditional models like Waterfall, V-model and Spiral Model</w:t>
      </w:r>
      <w:r w:rsidR="003B3AB2">
        <w:fldChar w:fldCharType="begin" w:fldLock="1"/>
      </w:r>
      <w:r w:rsidR="00A020B8">
        <w:instrText>ADDIN CSL_CITATION {"citationItems":[{"id":"ITEM-1","itemData":{"ISBN":"9783030519650","abstract":"Software Engineering encompasses a lot of processes ofwhich writing of efficient codes for development of high quality and effective programs is one of them. Development of quality software is achieved through a well-articulated Software Development Life Cycle (SDLC) model. Delivery of software project within timeline and budget require thorough analysis from which these two per- tinent questions must be answered such as what shall we do next and how long shall we continue to do it’? Therefore, the need for an appropriate SDLC model for a software project is of high significance. V-Model is applicable in project that requires a lot of time and are complex in nature. When the focus of the project is more of quality than fast delivery time, then V-Model is a choice of SDLC to be considered. Also, Waterfall model is desirable when quality control is of concern with short project duration. On the other hand, Spiral Model is desirable when organizational expectations are unpredictable concerning the software develop- ment process. Irrespective of the size of the project, delivery time and level of expertise involved, the organization of the project plays a significant role in the choice of SDLC model. SDLC model under consideration, must take into cog- nizance the level of risk, duration of the project and cost implication associated with every software project for successful completion. Comparative analysis of the three SDLC models studied was presented.","author":[{"dropping-particle":"","family":"Akinsola","given":"Jide E T","non-dropping-particle":"","parse-names":false,"suffix":""},{"dropping-particle":"","family":"Ogunbanwo","given":"Afolakemi S","non-dropping-particle":"","parse-names":false,"suffix":""},{"dropping-particle":"","family":"B","given":"Olatunji J Okesola","non-dropping-particle":"","parse-names":false,"suffix":""}],"id":"ITEM-1","issued":{"date-parts":[["2021"]]},"page":"310-322","title":"Comparative Analysis of Software Development Life Cycle Models ( SDLC )","type":"article-journal","volume":"1"},"uris":["http://www.mendeley.com/documents/?uuid=6b7ac273-97c7-48ef-8672-3fcb75e186d9"]}],"mendeley":{"formattedCitation":"(Akinsola et al., 2021)","plainTextFormattedCitation":"(Akinsola et al., 2021)","previouslyFormattedCitation":"(Akinsola et al., 2021)"},"properties":{"noteIndex":0},"schema":"https://github.com/citation-style-language/schema/raw/master/csl-citation.json"}</w:instrText>
      </w:r>
      <w:r w:rsidR="003B3AB2">
        <w:fldChar w:fldCharType="separate"/>
      </w:r>
      <w:r w:rsidR="00A020B8" w:rsidRPr="00A020B8">
        <w:rPr>
          <w:noProof/>
        </w:rPr>
        <w:t>(Akinsola et al., 2021)</w:t>
      </w:r>
      <w:r w:rsidR="003B3AB2">
        <w:fldChar w:fldCharType="end"/>
      </w:r>
      <w:r w:rsidR="003B3AB2">
        <w:t>, but in this journal, we will be comparative one of the traditional models with other models, this article compares the Classical Waterfall model, Evolutionary model and Component-Based development using the key features of software development lifecycles mentioned above.</w:t>
      </w:r>
    </w:p>
    <w:p w:rsidR="00E77A8E" w:rsidRDefault="00E77A8E" w:rsidP="00BB2B2C">
      <w:pPr>
        <w:rPr>
          <w:b/>
        </w:rPr>
      </w:pPr>
    </w:p>
    <w:p w:rsidR="0076226B" w:rsidRDefault="0076226B" w:rsidP="00BB2B2C">
      <w:pPr>
        <w:rPr>
          <w:b/>
        </w:rPr>
      </w:pPr>
      <w:r>
        <w:rPr>
          <w:b/>
        </w:rPr>
        <w:t>Keywords:</w:t>
      </w:r>
      <w:r w:rsidR="00702D21">
        <w:rPr>
          <w:b/>
        </w:rPr>
        <w:t xml:space="preserve"> Waterfall model, Component Based Development, SDLC models, Evolutionary model.</w:t>
      </w:r>
    </w:p>
    <w:p w:rsidR="004E54CE" w:rsidRPr="004E54CE" w:rsidRDefault="003C643D" w:rsidP="003C643D">
      <w:pPr>
        <w:pStyle w:val="ListParagraph"/>
        <w:numPr>
          <w:ilvl w:val="0"/>
          <w:numId w:val="33"/>
        </w:numPr>
      </w:pPr>
      <w:r w:rsidRPr="003C643D">
        <w:rPr>
          <w:b/>
        </w:rPr>
        <w:t xml:space="preserve"> Introduction</w:t>
      </w:r>
    </w:p>
    <w:p w:rsidR="00A020B8" w:rsidRDefault="00A020B8" w:rsidP="00A020B8">
      <w:pPr>
        <w:pStyle w:val="ListParagraph"/>
        <w:ind w:left="360"/>
      </w:pPr>
      <w:r>
        <w:t>S</w:t>
      </w:r>
      <w:r>
        <w:t>oftware engineering involves the systematic processes in the design, development and maintenance of quality software product which is achieved through a well-articulated SDLC model. Thorough analysis is required to deliver software product within a timeline and budget. The waterfall model, evolutionary and component based development will be looked into to determine the best fit for complex project, level of risk, duration of project, cost implications and other factors associated to the development of a quality product.</w:t>
      </w:r>
      <w:r>
        <w:t xml:space="preserve"> </w:t>
      </w:r>
      <w:r>
        <w:fldChar w:fldCharType="begin" w:fldLock="1"/>
      </w:r>
      <w:r w:rsidR="00047705">
        <w:instrText>ADDIN CSL_CITATION {"citationItems":[{"id":"ITEM-1","itemData":{"abstract":"Abstract— Selection of suitable Software Development Life Cycle (SDLC) for project implementation is somewhat confusing as there are a lot of SDLC with similar strength and weakness. Also, the solution proffer among the researchers so far is the qualitative comparative analysis of SDLC. Hence, this paper proposes a comparative analysis of SDLC using quantitative analysis of strength and weaknesses of SDLC. The study adapted comparative analysis and Software Development Life Cycle (SDLC) models features classification using ten characteristics such as project complexity, project size, project duration, project with risk, implementation/initial cost, error discovery, associated cost, risk analysis, maintenance and cost estimation. A quantitative measure that employs online survey using experts in software design and engineering, project management and system analysis was carried out for the evaluation of SDLC models. Purposeful Stratified Random Sampling (SRS) technique was used to gather the data for analysis using XLSTAT after pre-processing, taking into consideration both benefit and cost criteria. The overall performance evaluation showed that Spiral-Model is the best followed by V-Model and lastly Waterfall Model with comparative values of 38.63%, 35.76% and 25.61% respectively. As regards cost estimation, Waterfall Model is the most efficient with value of 41%, then V-Model with 31% and lastly Spiral Model with 28%. V-Model has great error recovery capability with value of 45% which is closely followed by Spiral Model with 37% and lastly Waterfall Model with 18%. The study revealed that, a model with efficient risk assurance does not guarantee efficient cost management. In the future work, more characteristics regarding SDLC models shall be considered.","author":[{"dropping-particle":"","family":"Adeagbo","given":"M. A.","non-dropping-particle":"","parse-names":false,"suffix":""},{"dropping-particle":"","family":"Akinsola","given":"J. E. T.","non-dropping-particle":"","parse-names":false,"suffix":""},{"dropping-particle":"","family":"Awoseyi","given":"A. A.","non-dropping-particle":"","parse-names":false,"suffix":""},{"dropping-particle":"","family":"Kasali","given":"F.2","non-dropping-particle":"","parse-names":false,"suffix":""}],"id":"ITEM-1","issue":"2013","issued":{"date-parts":[["2017"]]},"title":"Project Implementation Decision Using Software Development Life Cycle Models : A Comparative Approach","type":"article-journal"},"uris":["http://www.mendeley.com/documents/?uuid=a75d1648-3529-49a6-9629-fa7e31ab7c99"]}],"mendeley":{"formattedCitation":"(Adeagbo et al., 2017)","plainTextFormattedCitation":"(Adeagbo et al., 2017)","previouslyFormattedCitation":"(Adeagbo et al., 2017)"},"properties":{"noteIndex":0},"schema":"https://github.com/citation-style-language/schema/raw/master/csl-citation.json"}</w:instrText>
      </w:r>
      <w:r>
        <w:fldChar w:fldCharType="separate"/>
      </w:r>
      <w:r w:rsidRPr="00A020B8">
        <w:rPr>
          <w:noProof/>
        </w:rPr>
        <w:t>(Adeagbo et al., 2017)</w:t>
      </w:r>
      <w:r>
        <w:fldChar w:fldCharType="end"/>
      </w:r>
      <w:r>
        <w:fldChar w:fldCharType="begin" w:fldLock="1"/>
      </w:r>
      <w:r>
        <w:instrText>ADDIN CSL_CITATION {"citationItems":[{"id":"ITEM-1","itemData":{"ISBN":"9783030519650","abstract":"Software Engineering encompasses a lot of processes ofwhich writing of efficient codes for development of high quality and effective programs is one of them. Development of quality software is achieved through a well-articulated Software Development Life Cycle (SDLC) model. Delivery of software project within timeline and budget require thorough analysis from which these two per- tinent questions must be answered such as what shall we do next and how long shall we continue to do it’? Therefore, the need for an appropriate SDLC model for a software project is of high significance. V-Model is applicable in project that requires a lot of time and are complex in nature. When the focus of the project is more of quality than fast delivery time, then V-Model is a choice of SDLC to be considered. Also, Waterfall model is desirable when quality control is of concern with short project duration. On the other hand, Spiral Model is desirable when organizational expectations are unpredictable concerning the software develop- ment process. Irrespective of the size of the project, delivery time and level of expertise involved, the organization of the project plays a significant role in the choice of SDLC model. SDLC model under consideration, must take into cog- nizance the level of risk, duration of the project and cost implication associated with every software project for successful completion. Comparative analysis of the three SDLC models studied was presented.","author":[{"dropping-particle":"","family":"Akinsola","given":"Jide E T","non-dropping-particle":"","parse-names":false,"suffix":""},{"dropping-particle":"","family":"Ogunbanwo","given":"Afolakemi S","non-dropping-particle":"","parse-names":false,"suffix":""},{"dropping-particle":"","family":"B","given":"Olatunji J Okesola","non-dropping-particle":"","parse-names":false,"suffix":""}],"id":"ITEM-1","issued":{"date-parts":[["2021"]]},"page":"310-322","title":"Comparative Analysis of Software Development Life Cycle Models ( SDLC )","type":"article-journal","volume":"1"},"uris":["http://www.mendeley.com/documents/?uuid=6b7ac273-97c7-48ef-8672-3fcb75e186d9"]}],"mendeley":{"formattedCitation":"(Akinsola et al., 2021)","plainTextFormattedCitation":"(Akinsola et al., 2021)","previouslyFormattedCitation":"(Akinsola et al., 2021)"},"properties":{"noteIndex":0},"schema":"https://github.com/citation-style-language/schema/raw/master/csl-citation.json"}</w:instrText>
      </w:r>
      <w:r>
        <w:fldChar w:fldCharType="separate"/>
      </w:r>
      <w:r w:rsidRPr="00A020B8">
        <w:rPr>
          <w:noProof/>
        </w:rPr>
        <w:t>(Akinsola et al., 2021)</w:t>
      </w:r>
      <w:r>
        <w:fldChar w:fldCharType="end"/>
      </w:r>
    </w:p>
    <w:p w:rsidR="0076226B" w:rsidRPr="00474AB1" w:rsidRDefault="00474AB1" w:rsidP="004E54CE">
      <w:pPr>
        <w:pStyle w:val="ListParagraph"/>
        <w:ind w:left="360"/>
      </w:pPr>
      <w:r w:rsidRPr="003C643D">
        <w:t>The Software Developm</w:t>
      </w:r>
      <w:r w:rsidR="00E77A8E">
        <w:t>ent Life cycle (SDLC) involves eight</w:t>
      </w:r>
      <w:r w:rsidRPr="003C643D">
        <w:t xml:space="preserve"> phases which are planning, requirement gathering and analysis, system architecture and design, coding, integration, testing and debugging, deployment, maintenance, and without proper modeling of this </w:t>
      </w:r>
      <w:r w:rsidR="00D12278" w:rsidRPr="003C643D">
        <w:t>developmental</w:t>
      </w:r>
      <w:r w:rsidRPr="003C643D">
        <w:t xml:space="preserve"> processes, our </w:t>
      </w:r>
      <w:r w:rsidR="00D12278" w:rsidRPr="003C643D">
        <w:t>project</w:t>
      </w:r>
      <w:r w:rsidRPr="003C643D">
        <w:t xml:space="preserve"> is at risk of failure. So, this paper will discuss</w:t>
      </w:r>
      <w:r w:rsidR="00D12278" w:rsidRPr="003C643D">
        <w:t xml:space="preserve"> and compare a traditional waterfall model, evolutionary and component based development, so as to help software companies/engineers to determine the best fit/safe model to use in software development when this three models are the main options</w:t>
      </w:r>
      <w:r w:rsidR="00D12278">
        <w:t xml:space="preserve">. </w:t>
      </w:r>
      <w:r w:rsidR="00A020B8">
        <w:fldChar w:fldCharType="begin" w:fldLock="1"/>
      </w:r>
      <w:r w:rsidR="00047705">
        <w:instrText>ADDIN CSL_CITATION {"citationItems":[{"id":"ITEM-1","itemData":{"abstract":"Abstract— Selection of suitable Software Development Life Cycle (SDLC) for project implementation is somewhat confusing as there are a lot of SDLC with similar strength and weakness. Also, the solution proffer among the researchers so far is the qualitative comparative analysis of SDLC. Hence, this paper proposes a comparative analysis of SDLC using quantitative analysis of strength and weaknesses of SDLC. The study adapted comparative analysis and Software Development Life Cycle (SDLC) models features classification using ten characteristics such as project complexity, project size, project duration, project with risk, implementation/initial cost, error discovery, associated cost, risk analysis, maintenance and cost estimation. A quantitative measure that employs online survey using experts in software design and engineering, project management and system analysis was carried out for the evaluation of SDLC models. Purposeful Stratified Random Sampling (SRS) technique was used to gather the data for analysis using XLSTAT after pre-processing, taking into consideration both benefit and cost criteria. The overall performance evaluation showed that Spiral-Model is the best followed by V-Model and lastly Waterfall Model with comparative values of 38.63%, 35.76% and 25.61% respectively. As regards cost estimation, Waterfall Model is the most efficient with value of 41%, then V-Model with 31% and lastly Spiral Model with 28%. V-Model has great error recovery capability with value of 45% which is closely followed by Spiral Model with 37% and lastly Waterfall Model with 18%. The study revealed that, a model with efficient risk assurance does not guarantee efficient cost management. In the future work, more characteristics regarding SDLC models shall be considered.","author":[{"dropping-particle":"","family":"Adeagbo","given":"M. A.","non-dropping-particle":"","parse-names":false,"suffix":""},{"dropping-particle":"","family":"Akinsola","given":"J. E. T.","non-dropping-particle":"","parse-names":false,"suffix":""},{"dropping-particle":"","family":"Awoseyi","given":"A. A.","non-dropping-particle":"","parse-names":false,"suffix":""},{"dropping-particle":"","family":"Kasali","given":"F.2","non-dropping-particle":"","parse-names":false,"suffix":""}],"id":"ITEM-1","issue":"2013","issued":{"date-parts":[["2017"]]},"title":"Project Implementation Decision Using Software Development Life Cycle Models : A Comparative Approach","type":"article-journal"},"uris":["http://www.mendeley.com/documents/?uuid=a75d1648-3529-49a6-9629-fa7e31ab7c99"]}],"mendeley":{"formattedCitation":"(Adeagbo et al., 2017)","plainTextFormattedCitation":"(Adeagbo et al., 2017)","previouslyFormattedCitation":"(Adeagbo et al., 2017)"},"properties":{"noteIndex":0},"schema":"https://github.com/citation-style-language/schema/raw/master/csl-citation.json"}</w:instrText>
      </w:r>
      <w:r w:rsidR="00A020B8">
        <w:fldChar w:fldCharType="separate"/>
      </w:r>
      <w:r w:rsidR="00A020B8" w:rsidRPr="00A020B8">
        <w:rPr>
          <w:noProof/>
        </w:rPr>
        <w:t>(Adeagbo et al., 2017)</w:t>
      </w:r>
      <w:r w:rsidR="00A020B8">
        <w:fldChar w:fldCharType="end"/>
      </w:r>
      <w:r w:rsidR="00A020B8">
        <w:fldChar w:fldCharType="begin" w:fldLock="1"/>
      </w:r>
      <w:r w:rsidR="00047705">
        <w:instrText>ADDIN CSL_CITATION {"citationItems":[{"id":"ITEM-1","itemData":{"ISBN":"9783030519650","abstract":"Software Engineering encompasses a lot of processes ofwhich writing of efficient codes for development of high quality and effective programs is one of them. Development of quality software is achieved through a well-articulated Software Development Life Cycle (SDLC) model. Delivery of software project within timeline and budget require thorough analysis from which these two per- tinent questions must be answered such as what shall we do next and how long shall we continue to do it’? Therefore, the need for an appropriate SDLC model for a software project is of high significance. V-Model is applicable in project that requires a lot of time and are complex in nature. When the focus of the project is more of quality than fast delivery time, then V-Model is a choice of SDLC to be considered. Also, Waterfall model is desirable when quality control is of concern with short project duration. On the other hand, Spiral Model is desirable when organizational expectations are unpredictable concerning the software develop- ment process. Irrespective of the size of the project, delivery time and level of expertise involved, the organization of the project plays a significant role in the choice of SDLC model. SDLC model under consideration, must take into cog- nizance the level of risk, duration of the project and cost implication associated with every software project for successful completion. Comparative analysis of the three SDLC models studied was presented.","author":[{"dropping-particle":"","family":"Akinsola","given":"Jide E T","non-dropping-particle":"","parse-names":false,"suffix":""},{"dropping-particle":"","family":"Ogunbanwo","given":"Afolakemi S","non-dropping-particle":"","parse-names":false,"suffix":""},{"dropping-particle":"","family":"B","given":"Olatunji J Okesola","non-dropping-particle":"","parse-names":false,"suffix":""}],"id":"ITEM-1","issued":{"date-parts":[["2021"]]},"page":"310-322","title":"Comparative Analysis of Software Development Life Cycle Models ( SDLC )","type":"article-journal","volume":"1"},"uris":["http://www.mendeley.com/documents/?uuid=6b7ac273-97c7-48ef-8672-3fcb75e186d9"]}],"mendeley":{"formattedCitation":"(Akinsola et al., 2021)","plainTextFormattedCitation":"(Akinsola et al., 2021)","previouslyFormattedCitation":"(Akinsola et al., 2021)"},"properties":{"noteIndex":0},"schema":"https://github.com/citation-style-language/schema/raw/master/csl-citation.json"}</w:instrText>
      </w:r>
      <w:r w:rsidR="00A020B8">
        <w:fldChar w:fldCharType="separate"/>
      </w:r>
      <w:r w:rsidR="00A020B8" w:rsidRPr="00A020B8">
        <w:rPr>
          <w:noProof/>
        </w:rPr>
        <w:t>(Akinsola et al., 2021)</w:t>
      </w:r>
      <w:r w:rsidR="00A020B8">
        <w:fldChar w:fldCharType="end"/>
      </w:r>
    </w:p>
    <w:p w:rsidR="004E54CE" w:rsidRDefault="004E54CE" w:rsidP="007B5876">
      <w:pPr>
        <w:pStyle w:val="ListParagraph"/>
        <w:numPr>
          <w:ilvl w:val="0"/>
          <w:numId w:val="33"/>
        </w:numPr>
      </w:pPr>
      <w:r>
        <w:rPr>
          <w:b/>
        </w:rPr>
        <w:t>Evolutionary Model</w:t>
      </w:r>
    </w:p>
    <w:p w:rsidR="007B5876" w:rsidRDefault="00C74A4A" w:rsidP="004E54CE">
      <w:pPr>
        <w:pStyle w:val="ListParagraph"/>
        <w:ind w:left="360"/>
      </w:pPr>
      <w:r>
        <w:t>It is the union of iterati</w:t>
      </w:r>
      <w:r w:rsidR="00B07A27">
        <w:t>ve and incremental</w:t>
      </w:r>
      <w:r>
        <w:t xml:space="preserve"> Software Development Life Cycle</w:t>
      </w:r>
      <w:r w:rsidR="00B07A27">
        <w:t xml:space="preserve"> model. </w:t>
      </w:r>
      <w:r w:rsidR="002453B9">
        <w:t>In this model, the</w:t>
      </w:r>
      <w:r w:rsidR="003C34E0">
        <w:t xml:space="preserve"> system</w:t>
      </w:r>
      <w:r w:rsidR="002453B9">
        <w:t xml:space="preserve"> requirement </w:t>
      </w:r>
      <w:r w:rsidR="003C34E0">
        <w:t xml:space="preserve">is first decomposed into subsystems </w:t>
      </w:r>
      <w:r w:rsidR="002453B9">
        <w:t>that can be incrementally built and delivered.</w:t>
      </w:r>
      <w:r w:rsidR="008279A3">
        <w:t xml:space="preserve"> At first, the system’s core module is being developed and then improved in the successive versions by adding new functionalities.</w:t>
      </w:r>
    </w:p>
    <w:p w:rsidR="007B5876" w:rsidRDefault="007B5876" w:rsidP="007B5876">
      <w:pPr>
        <w:jc w:val="center"/>
      </w:pPr>
      <w:r>
        <w:rPr>
          <w:noProof/>
        </w:rPr>
        <w:lastRenderedPageBreak/>
        <w:drawing>
          <wp:inline distT="0" distB="0" distL="0" distR="0">
            <wp:extent cx="5940243" cy="953960"/>
            <wp:effectExtent l="0" t="0" r="3810" b="0"/>
            <wp:docPr id="1" name="Picture 1" descr="Evolutionary Development of a Software 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volutionary Development of a Software Product"/>
                    <pic:cNvPicPr>
                      <a:picLocks noChangeAspect="1" noChangeArrowheads="1"/>
                    </pic:cNvPicPr>
                  </pic:nvPicPr>
                  <pic:blipFill rotWithShape="1">
                    <a:blip r:embed="rId8">
                      <a:extLst>
                        <a:ext uri="{28A0092B-C50C-407E-A947-70E740481C1C}">
                          <a14:useLocalDpi xmlns:a14="http://schemas.microsoft.com/office/drawing/2010/main" val="0"/>
                        </a:ext>
                      </a:extLst>
                    </a:blip>
                    <a:srcRect b="11045"/>
                    <a:stretch/>
                  </pic:blipFill>
                  <pic:spPr bwMode="auto">
                    <a:xfrm>
                      <a:off x="0" y="0"/>
                      <a:ext cx="5994802" cy="962722"/>
                    </a:xfrm>
                    <a:prstGeom prst="rect">
                      <a:avLst/>
                    </a:prstGeom>
                    <a:noFill/>
                    <a:ln>
                      <a:noFill/>
                    </a:ln>
                    <a:extLst>
                      <a:ext uri="{53640926-AAD7-44D8-BBD7-CCE9431645EC}">
                        <a14:shadowObscured xmlns:a14="http://schemas.microsoft.com/office/drawing/2010/main"/>
                      </a:ext>
                    </a:extLst>
                  </pic:spPr>
                </pic:pic>
              </a:graphicData>
            </a:graphic>
          </wp:inline>
        </w:drawing>
      </w:r>
      <w:r w:rsidR="004E54CE">
        <w:t xml:space="preserve">Figure 1. </w:t>
      </w:r>
      <w:r>
        <w:t>Evolutionary Development of Software Product.</w:t>
      </w:r>
      <w:r w:rsidR="00F537DD" w:rsidRPr="00F537DD">
        <w:t xml:space="preserve"> </w:t>
      </w:r>
      <w:r w:rsidR="00F537DD">
        <w:rPr>
          <w:noProof/>
        </w:rPr>
        <w:drawing>
          <wp:inline distT="0" distB="0" distL="0" distR="0">
            <wp:extent cx="5942330" cy="2771775"/>
            <wp:effectExtent l="0" t="0" r="1270" b="9525"/>
            <wp:docPr id="3" name="Picture 3" descr="https://media.geeksforgeeks.org/wp-content/uploads/20190430124930/33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media.geeksforgeeks.org/wp-content/uploads/20190430124930/3333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51273" cy="2775946"/>
                    </a:xfrm>
                    <a:prstGeom prst="rect">
                      <a:avLst/>
                    </a:prstGeom>
                    <a:noFill/>
                    <a:ln>
                      <a:noFill/>
                    </a:ln>
                  </pic:spPr>
                </pic:pic>
              </a:graphicData>
            </a:graphic>
          </wp:inline>
        </w:drawing>
      </w:r>
    </w:p>
    <w:p w:rsidR="007B5876" w:rsidRDefault="004E54CE" w:rsidP="00517AC8">
      <w:pPr>
        <w:jc w:val="center"/>
      </w:pPr>
      <w:r>
        <w:t xml:space="preserve">Figure 2. </w:t>
      </w:r>
      <w:r w:rsidR="007B5876">
        <w:t>Evolutionary Model of Development</w:t>
      </w:r>
      <w:r w:rsidR="00517AC8">
        <w:t>.</w:t>
      </w:r>
    </w:p>
    <w:p w:rsidR="003C643D" w:rsidRDefault="00517AC8" w:rsidP="003C643D">
      <w:pPr>
        <w:ind w:firstLine="720"/>
        <w:rPr>
          <w:b/>
        </w:rPr>
      </w:pPr>
      <w:r>
        <w:t xml:space="preserve">Habitually, evolutionary models are used when clients want the product to be delivered by increments </w:t>
      </w:r>
      <w:r w:rsidR="00FF2C71">
        <w:t>and can’t wait till the product is completed before making use of some functionalities.</w:t>
      </w:r>
    </w:p>
    <w:p w:rsidR="00517AC8" w:rsidRPr="003C643D" w:rsidRDefault="00517AC8" w:rsidP="003C643D">
      <w:pPr>
        <w:pStyle w:val="ListParagraph"/>
        <w:numPr>
          <w:ilvl w:val="1"/>
          <w:numId w:val="33"/>
        </w:numPr>
        <w:rPr>
          <w:b/>
        </w:rPr>
      </w:pPr>
      <w:r w:rsidRPr="003C643D">
        <w:rPr>
          <w:b/>
        </w:rPr>
        <w:t>Merits of Evolutionary Model.</w:t>
      </w:r>
      <w:r w:rsidR="00047705">
        <w:rPr>
          <w:b/>
        </w:rPr>
        <w:fldChar w:fldCharType="begin" w:fldLock="1"/>
      </w:r>
      <w:r w:rsidR="00047705">
        <w:rPr>
          <w:b/>
        </w:rPr>
        <w:instrText>ADDIN CSL_CITATION {"citationItems":[{"id":"ITEM-1","itemData":{"URL":"https://www.techopedia.com/definition/31002/component-based-development-cbd","author":[{"dropping-particle":"","family":"Techopedia Inc","given":"","non-dropping-particle":"","parse-names":false,"suffix":""}],"id":"ITEM-1","issued":{"date-parts":[["2021"]]},"title":"component-based-development-cbd","type":"webpage"},"uris":["http://www.mendeley.com/documents/?uuid=b42d66e1-0da3-4290-9317-f463acb0acf9"]}],"mendeley":{"formattedCitation":"(Techopedia Inc, 2021)","plainTextFormattedCitation":"(Techopedia Inc, 2021)","previouslyFormattedCitation":"(Techopedia Inc, 2021)"},"properties":{"noteIndex":0},"schema":"https://github.com/citation-style-language/schema/raw/master/csl-citation.json"}</w:instrText>
      </w:r>
      <w:r w:rsidR="00047705">
        <w:rPr>
          <w:b/>
        </w:rPr>
        <w:fldChar w:fldCharType="separate"/>
      </w:r>
      <w:r w:rsidR="00047705" w:rsidRPr="00047705">
        <w:rPr>
          <w:noProof/>
        </w:rPr>
        <w:t>(Techopedia Inc, 2021)</w:t>
      </w:r>
      <w:r w:rsidR="00047705">
        <w:rPr>
          <w:b/>
        </w:rPr>
        <w:fldChar w:fldCharType="end"/>
      </w:r>
    </w:p>
    <w:p w:rsidR="00517AC8" w:rsidRDefault="001B5952" w:rsidP="00BA0443">
      <w:pPr>
        <w:pStyle w:val="ListParagraph"/>
        <w:numPr>
          <w:ilvl w:val="0"/>
          <w:numId w:val="3"/>
        </w:numPr>
      </w:pPr>
      <w:r>
        <w:t>Project size: Evolutionary model</w:t>
      </w:r>
      <w:r w:rsidR="00517AC8">
        <w:t xml:space="preserve"> is suitable for large</w:t>
      </w:r>
      <w:r>
        <w:t xml:space="preserve"> projects like life</w:t>
      </w:r>
      <w:r w:rsidR="00DD30B7">
        <w:t xml:space="preserve"> and mission-critical</w:t>
      </w:r>
      <w:r w:rsidR="00517AC8">
        <w:t xml:space="preserve"> products.</w:t>
      </w:r>
    </w:p>
    <w:p w:rsidR="00517AC8" w:rsidRDefault="00C263BD" w:rsidP="00BA0443">
      <w:pPr>
        <w:pStyle w:val="ListParagraph"/>
        <w:numPr>
          <w:ilvl w:val="0"/>
          <w:numId w:val="3"/>
        </w:numPr>
      </w:pPr>
      <w:r>
        <w:t>First Version: the first version of the system is delivered with core functionalities before the delivery of complete version.</w:t>
      </w:r>
    </w:p>
    <w:p w:rsidR="00517AC8" w:rsidRDefault="00273FDE" w:rsidP="00BA0443">
      <w:pPr>
        <w:pStyle w:val="ListParagraph"/>
        <w:numPr>
          <w:ilvl w:val="0"/>
          <w:numId w:val="3"/>
        </w:numPr>
      </w:pPr>
      <w:r>
        <w:t xml:space="preserve">Detailed requirements: </w:t>
      </w:r>
      <w:r w:rsidR="00517AC8">
        <w:t xml:space="preserve">It </w:t>
      </w:r>
      <w:r w:rsidR="00BB190E">
        <w:t>aids in</w:t>
      </w:r>
      <w:r w:rsidR="00517AC8">
        <w:t xml:space="preserve"> </w:t>
      </w:r>
      <w:r w:rsidR="00372FBB">
        <w:t>precise</w:t>
      </w:r>
      <w:r w:rsidR="00BB190E">
        <w:t xml:space="preserve"> drawing of </w:t>
      </w:r>
      <w:r w:rsidR="00517AC8">
        <w:t>user requirements during delivery of</w:t>
      </w:r>
      <w:r w:rsidR="00BB190E">
        <w:t xml:space="preserve"> successive</w:t>
      </w:r>
      <w:r w:rsidR="00517AC8">
        <w:t xml:space="preserve"> versions</w:t>
      </w:r>
      <w:r w:rsidR="008D4E89">
        <w:t>.</w:t>
      </w:r>
    </w:p>
    <w:p w:rsidR="00517AC8" w:rsidRDefault="003814B6" w:rsidP="00BA0443">
      <w:pPr>
        <w:pStyle w:val="ListParagraph"/>
        <w:numPr>
          <w:ilvl w:val="0"/>
          <w:numId w:val="3"/>
        </w:numPr>
      </w:pPr>
      <w:r>
        <w:t xml:space="preserve">Module Testing: </w:t>
      </w:r>
      <w:r w:rsidR="00011E9A">
        <w:t>Involves meticulous core module testing to reduce errors.</w:t>
      </w:r>
    </w:p>
    <w:p w:rsidR="00517AC8" w:rsidRDefault="00517AC8" w:rsidP="00BA0443">
      <w:pPr>
        <w:pStyle w:val="ListParagraph"/>
        <w:numPr>
          <w:ilvl w:val="0"/>
          <w:numId w:val="3"/>
        </w:numPr>
      </w:pPr>
      <w:r>
        <w:t xml:space="preserve">It </w:t>
      </w:r>
      <w:r w:rsidR="00372FBB">
        <w:t xml:space="preserve">requires less resources </w:t>
      </w:r>
      <w:r>
        <w:t>for system development.</w:t>
      </w:r>
    </w:p>
    <w:p w:rsidR="00DD30B7" w:rsidRDefault="00F33F02" w:rsidP="00BA0443">
      <w:pPr>
        <w:pStyle w:val="ListParagraph"/>
        <w:numPr>
          <w:ilvl w:val="0"/>
          <w:numId w:val="3"/>
        </w:numPr>
      </w:pPr>
      <w:r>
        <w:t>Requirement: the requirement is always c</w:t>
      </w:r>
      <w:r w:rsidR="0004325D">
        <w:t>hanging</w:t>
      </w:r>
      <w:r>
        <w:t xml:space="preserve"> at each evolution</w:t>
      </w:r>
      <w:r w:rsidR="00DD30B7">
        <w:t>.</w:t>
      </w:r>
    </w:p>
    <w:p w:rsidR="00DD30B7" w:rsidRDefault="003E4A5F" w:rsidP="00BA0443">
      <w:pPr>
        <w:pStyle w:val="ListParagraph"/>
        <w:numPr>
          <w:ilvl w:val="0"/>
          <w:numId w:val="3"/>
        </w:numPr>
      </w:pPr>
      <w:r>
        <w:t xml:space="preserve">Team involvement: </w:t>
      </w:r>
      <w:r w:rsidR="00DD30B7">
        <w:t>Involves all development teams.</w:t>
      </w:r>
    </w:p>
    <w:p w:rsidR="00DD30B7" w:rsidRDefault="00273FDE" w:rsidP="00BA0443">
      <w:pPr>
        <w:pStyle w:val="ListParagraph"/>
        <w:numPr>
          <w:ilvl w:val="0"/>
          <w:numId w:val="3"/>
        </w:numPr>
      </w:pPr>
      <w:r>
        <w:t>Risk evaluation: the risk evaluation for evolutionary model is low</w:t>
      </w:r>
      <w:r w:rsidR="008D4E89">
        <w:t>.</w:t>
      </w:r>
    </w:p>
    <w:p w:rsidR="00DD30B7" w:rsidRDefault="00DD30B7" w:rsidP="00BA0443">
      <w:pPr>
        <w:pStyle w:val="ListParagraph"/>
        <w:numPr>
          <w:ilvl w:val="0"/>
          <w:numId w:val="3"/>
        </w:numPr>
      </w:pPr>
      <w:r>
        <w:t>Initial operating time is less</w:t>
      </w:r>
      <w:r w:rsidR="008D4E89">
        <w:t>.</w:t>
      </w:r>
    </w:p>
    <w:p w:rsidR="00517AC8" w:rsidRPr="003C643D" w:rsidRDefault="00DD30B7" w:rsidP="003C643D">
      <w:pPr>
        <w:pStyle w:val="ListParagraph"/>
        <w:numPr>
          <w:ilvl w:val="1"/>
          <w:numId w:val="33"/>
        </w:numPr>
        <w:rPr>
          <w:b/>
        </w:rPr>
      </w:pPr>
      <w:r w:rsidRPr="003C643D">
        <w:rPr>
          <w:b/>
        </w:rPr>
        <w:t>Demerits of Evolutionary Model.</w:t>
      </w:r>
      <w:r w:rsidR="00047705">
        <w:rPr>
          <w:b/>
        </w:rPr>
        <w:fldChar w:fldCharType="begin" w:fldLock="1"/>
      </w:r>
      <w:r w:rsidR="00A60A93">
        <w:rPr>
          <w:b/>
        </w:rPr>
        <w:instrText>ADDIN CSL_CITATION {"citationItems":[{"id":"ITEM-1","itemData":{"URL":"https://www.techopedia.com/definition/31002/component-based-development-cbd","author":[{"dropping-particle":"","family":"Techopedia Inc","given":"","non-dropping-particle":"","parse-names":false,"suffix":""}],"id":"ITEM-1","issued":{"date-parts":[["2021"]]},"title":"component-based-development-cbd","type":"webpage"},"uris":["http://www.mendeley.com/documents/?uuid=b42d66e1-0da3-4290-9317-f463acb0acf9"]}],"mendeley":{"formattedCitation":"(Techopedia Inc, 2021)","plainTextFormattedCitation":"(Techopedia Inc, 2021)","previouslyFormattedCitation":"(Techopedia Inc, 2021)"},"properties":{"noteIndex":0},"schema":"https://github.com/citation-style-language/schema/raw/master/csl-citation.json"}</w:instrText>
      </w:r>
      <w:r w:rsidR="00047705">
        <w:rPr>
          <w:b/>
        </w:rPr>
        <w:fldChar w:fldCharType="separate"/>
      </w:r>
      <w:r w:rsidR="00047705" w:rsidRPr="00047705">
        <w:rPr>
          <w:noProof/>
        </w:rPr>
        <w:t>(Techopedia Inc, 2021)</w:t>
      </w:r>
      <w:r w:rsidR="00047705">
        <w:rPr>
          <w:b/>
        </w:rPr>
        <w:fldChar w:fldCharType="end"/>
      </w:r>
    </w:p>
    <w:p w:rsidR="00CC678E" w:rsidRDefault="003814B6" w:rsidP="00CC678E">
      <w:pPr>
        <w:pStyle w:val="ListParagraph"/>
        <w:numPr>
          <w:ilvl w:val="0"/>
          <w:numId w:val="4"/>
        </w:numPr>
      </w:pPr>
      <w:r>
        <w:t>Project size: not suitable for small projects</w:t>
      </w:r>
      <w:r w:rsidR="00CC678E">
        <w:t>.</w:t>
      </w:r>
    </w:p>
    <w:p w:rsidR="00C76860" w:rsidRDefault="00453073" w:rsidP="00BA0443">
      <w:pPr>
        <w:pStyle w:val="ListParagraph"/>
        <w:numPr>
          <w:ilvl w:val="0"/>
          <w:numId w:val="4"/>
        </w:numPr>
      </w:pPr>
      <w:r>
        <w:t>Client satisfaction: it is h</w:t>
      </w:r>
      <w:r w:rsidR="00C76860">
        <w:t>ard to decompose system into versions that meets client satisfaction.</w:t>
      </w:r>
    </w:p>
    <w:p w:rsidR="00C76860" w:rsidRDefault="00453073" w:rsidP="00BA0443">
      <w:pPr>
        <w:pStyle w:val="ListParagraph"/>
        <w:numPr>
          <w:ilvl w:val="0"/>
          <w:numId w:val="4"/>
        </w:numPr>
      </w:pPr>
      <w:r>
        <w:lastRenderedPageBreak/>
        <w:t>Delivery difficulties: it is h</w:t>
      </w:r>
      <w:r w:rsidR="00C76860">
        <w:t>ard to decompose system into versions that can be incrementally delivered.</w:t>
      </w:r>
    </w:p>
    <w:p w:rsidR="00F537DD" w:rsidRDefault="00453073" w:rsidP="00BA0443">
      <w:pPr>
        <w:pStyle w:val="ListParagraph"/>
        <w:numPr>
          <w:ilvl w:val="0"/>
          <w:numId w:val="4"/>
        </w:numPr>
      </w:pPr>
      <w:r>
        <w:t xml:space="preserve">Error detection: </w:t>
      </w:r>
      <w:r w:rsidR="00C76860">
        <w:t>It may involve fast repair</w:t>
      </w:r>
      <w:r w:rsidR="00F537DD">
        <w:t>.</w:t>
      </w:r>
    </w:p>
    <w:p w:rsidR="00F537DD" w:rsidRDefault="00542B70" w:rsidP="00BA0443">
      <w:pPr>
        <w:pStyle w:val="ListParagraph"/>
        <w:numPr>
          <w:ilvl w:val="0"/>
          <w:numId w:val="4"/>
        </w:numPr>
      </w:pPr>
      <w:r>
        <w:t>Unceasing changes can ruin system structure</w:t>
      </w:r>
      <w:r w:rsidR="00F537DD">
        <w:t>.</w:t>
      </w:r>
    </w:p>
    <w:p w:rsidR="00F537DD" w:rsidRDefault="00F537DD" w:rsidP="00BA0443">
      <w:pPr>
        <w:pStyle w:val="ListParagraph"/>
        <w:numPr>
          <w:ilvl w:val="0"/>
          <w:numId w:val="4"/>
        </w:numPr>
      </w:pPr>
      <w:r>
        <w:t>Undetectable process not well-supported by documentation.</w:t>
      </w:r>
    </w:p>
    <w:p w:rsidR="00F537DD" w:rsidRDefault="00C0257E" w:rsidP="00BA0443">
      <w:pPr>
        <w:pStyle w:val="ListParagraph"/>
        <w:numPr>
          <w:ilvl w:val="0"/>
          <w:numId w:val="4"/>
        </w:numPr>
      </w:pPr>
      <w:r>
        <w:t>Compulsory s</w:t>
      </w:r>
      <w:r w:rsidR="00F537DD">
        <w:t xml:space="preserve">pecial tools </w:t>
      </w:r>
      <w:r>
        <w:t>and techniques</w:t>
      </w:r>
      <w:r w:rsidR="00F537DD">
        <w:t>.</w:t>
      </w:r>
    </w:p>
    <w:p w:rsidR="00F537DD" w:rsidRDefault="00C4633D" w:rsidP="00BA0443">
      <w:pPr>
        <w:pStyle w:val="ListParagraph"/>
        <w:numPr>
          <w:ilvl w:val="0"/>
          <w:numId w:val="4"/>
        </w:numPr>
      </w:pPr>
      <w:r>
        <w:t>Complex management</w:t>
      </w:r>
      <w:r w:rsidR="00F537DD">
        <w:t>.</w:t>
      </w:r>
    </w:p>
    <w:p w:rsidR="00F537DD" w:rsidRDefault="00391A83" w:rsidP="00BA0443">
      <w:pPr>
        <w:pStyle w:val="ListParagraph"/>
        <w:numPr>
          <w:ilvl w:val="0"/>
          <w:numId w:val="4"/>
        </w:numPr>
      </w:pPr>
      <w:r>
        <w:t xml:space="preserve">Skill requirement: </w:t>
      </w:r>
      <w:r w:rsidR="00CC678E">
        <w:t>Prerequisite h</w:t>
      </w:r>
      <w:r w:rsidR="00F537DD">
        <w:t>igh sk</w:t>
      </w:r>
      <w:r w:rsidR="00CC678E">
        <w:t>illed resources</w:t>
      </w:r>
      <w:r w:rsidR="00F537DD">
        <w:t xml:space="preserve"> for risk analysis</w:t>
      </w:r>
      <w:r w:rsidR="00150479">
        <w:t>.</w:t>
      </w:r>
    </w:p>
    <w:p w:rsidR="00C4633D" w:rsidRPr="00C4633D" w:rsidRDefault="00C4633D" w:rsidP="00C4633D">
      <w:pPr>
        <w:pStyle w:val="ListParagraph"/>
        <w:numPr>
          <w:ilvl w:val="0"/>
          <w:numId w:val="4"/>
        </w:numPr>
        <w:rPr>
          <w:b/>
        </w:rPr>
      </w:pPr>
      <w:r>
        <w:t>Progress of project depends on risk analysis phase.</w:t>
      </w:r>
    </w:p>
    <w:p w:rsidR="00517AC8" w:rsidRPr="003C643D" w:rsidRDefault="004A51C9" w:rsidP="003C643D">
      <w:pPr>
        <w:pStyle w:val="ListParagraph"/>
        <w:numPr>
          <w:ilvl w:val="1"/>
          <w:numId w:val="33"/>
        </w:numPr>
        <w:rPr>
          <w:b/>
        </w:rPr>
      </w:pPr>
      <w:r w:rsidRPr="003C643D">
        <w:rPr>
          <w:b/>
        </w:rPr>
        <w:t>Area of applications of Evolutionary Model.</w:t>
      </w:r>
    </w:p>
    <w:p w:rsidR="004A51C9" w:rsidRDefault="004A51C9" w:rsidP="00BA0443">
      <w:pPr>
        <w:pStyle w:val="ListParagraph"/>
        <w:numPr>
          <w:ilvl w:val="0"/>
          <w:numId w:val="8"/>
        </w:numPr>
      </w:pPr>
      <w:r>
        <w:t>Scientometrics:</w:t>
      </w:r>
      <w:r w:rsidRPr="004A51C9">
        <w:rPr>
          <w:rFonts w:ascii="Helvetica" w:hAnsi="Helvetica" w:cs="Helvetica"/>
          <w:color w:val="666666"/>
          <w:sz w:val="20"/>
          <w:szCs w:val="20"/>
          <w:shd w:val="clear" w:color="auto" w:fill="FFFFFF"/>
        </w:rPr>
        <w:t xml:space="preserve"> </w:t>
      </w:r>
      <w:r w:rsidRPr="004A51C9">
        <w:t> “quantitative study of</w:t>
      </w:r>
      <w:r>
        <w:t xml:space="preserve"> science, communication in scie</w:t>
      </w:r>
      <w:r w:rsidRPr="004A51C9">
        <w:t>nce, and science policy” (Hess, 1977, at p. 75).</w:t>
      </w:r>
    </w:p>
    <w:p w:rsidR="00E57A72" w:rsidRDefault="00E57A72" w:rsidP="00BA0443">
      <w:pPr>
        <w:pStyle w:val="ListParagraph"/>
        <w:numPr>
          <w:ilvl w:val="0"/>
          <w:numId w:val="8"/>
        </w:numPr>
      </w:pPr>
      <w:r>
        <w:t>Object oriented software development</w:t>
      </w:r>
      <w:r w:rsidR="00F41793">
        <w:t xml:space="preserve"> since the system can be easily portioned into units in terms of objects.</w:t>
      </w:r>
    </w:p>
    <w:p w:rsidR="00AB78B5" w:rsidRDefault="00AB78B5" w:rsidP="00BA0443">
      <w:pPr>
        <w:pStyle w:val="ListParagraph"/>
        <w:numPr>
          <w:ilvl w:val="0"/>
          <w:numId w:val="8"/>
        </w:numPr>
      </w:pPr>
      <w:r>
        <w:t>Artificial Intelligence.</w:t>
      </w:r>
    </w:p>
    <w:p w:rsidR="00AB78B5" w:rsidRDefault="00AB78B5" w:rsidP="00BA0443">
      <w:pPr>
        <w:pStyle w:val="ListParagraph"/>
        <w:numPr>
          <w:ilvl w:val="0"/>
          <w:numId w:val="8"/>
        </w:numPr>
      </w:pPr>
      <w:r>
        <w:t>Mission-Critical projects.</w:t>
      </w:r>
    </w:p>
    <w:p w:rsidR="00AB78B5" w:rsidRPr="003C643D" w:rsidRDefault="00AB78B5" w:rsidP="003C643D">
      <w:pPr>
        <w:pStyle w:val="ListParagraph"/>
        <w:numPr>
          <w:ilvl w:val="1"/>
          <w:numId w:val="33"/>
        </w:numPr>
        <w:rPr>
          <w:b/>
        </w:rPr>
      </w:pPr>
      <w:r w:rsidRPr="003C643D">
        <w:rPr>
          <w:b/>
        </w:rPr>
        <w:t>When to use Evolutionary models</w:t>
      </w:r>
      <w:r w:rsidR="00126AAF" w:rsidRPr="003C643D">
        <w:rPr>
          <w:b/>
        </w:rPr>
        <w:t>.</w:t>
      </w:r>
    </w:p>
    <w:p w:rsidR="00AB78B5" w:rsidRDefault="00AB78B5" w:rsidP="00BA0443">
      <w:pPr>
        <w:pStyle w:val="ListParagraph"/>
        <w:numPr>
          <w:ilvl w:val="0"/>
          <w:numId w:val="7"/>
        </w:numPr>
      </w:pPr>
      <w:r>
        <w:t>When customers want fast delivery of software product.</w:t>
      </w:r>
    </w:p>
    <w:p w:rsidR="00AB78B5" w:rsidRDefault="00AB78B5" w:rsidP="00BA0443">
      <w:pPr>
        <w:pStyle w:val="ListParagraph"/>
        <w:numPr>
          <w:ilvl w:val="0"/>
          <w:numId w:val="7"/>
        </w:numPr>
      </w:pPr>
      <w:r>
        <w:t>When customer’s requirement keeps changing.</w:t>
      </w:r>
    </w:p>
    <w:p w:rsidR="00845A26" w:rsidRDefault="00AB78B5" w:rsidP="0049071B">
      <w:pPr>
        <w:pStyle w:val="ListParagraph"/>
        <w:numPr>
          <w:ilvl w:val="0"/>
          <w:numId w:val="7"/>
        </w:numPr>
      </w:pPr>
      <w:r>
        <w:t>In large system where</w:t>
      </w:r>
      <w:r w:rsidR="00845A26">
        <w:t xml:space="preserve"> finding incremental modules is easy</w:t>
      </w:r>
    </w:p>
    <w:p w:rsidR="00AB78B5" w:rsidRDefault="00AB78B5" w:rsidP="0049071B">
      <w:pPr>
        <w:pStyle w:val="ListParagraph"/>
        <w:numPr>
          <w:ilvl w:val="0"/>
          <w:numId w:val="7"/>
        </w:numPr>
      </w:pPr>
      <w:r>
        <w:t>When clients</w:t>
      </w:r>
      <w:r w:rsidR="005E19BD">
        <w:t xml:space="preserve"> are in haste of using core features instead of waiting for complete product.</w:t>
      </w:r>
    </w:p>
    <w:p w:rsidR="00AB78B5" w:rsidRDefault="00AB78B5" w:rsidP="00BA0443">
      <w:pPr>
        <w:pStyle w:val="ListParagraph"/>
        <w:numPr>
          <w:ilvl w:val="0"/>
          <w:numId w:val="7"/>
        </w:numPr>
      </w:pPr>
      <w:r>
        <w:t>When there is a prediction that customer might add additional functionality in future.</w:t>
      </w:r>
    </w:p>
    <w:p w:rsidR="00126AAF" w:rsidRDefault="00126AAF">
      <w:r>
        <w:br w:type="page"/>
      </w:r>
    </w:p>
    <w:p w:rsidR="004E54CE" w:rsidRDefault="00126AAF" w:rsidP="003C643D">
      <w:pPr>
        <w:pStyle w:val="ListParagraph"/>
        <w:numPr>
          <w:ilvl w:val="0"/>
          <w:numId w:val="33"/>
        </w:numPr>
      </w:pPr>
      <w:r w:rsidRPr="001B2507">
        <w:rPr>
          <w:b/>
        </w:rPr>
        <w:lastRenderedPageBreak/>
        <w:t>Com</w:t>
      </w:r>
      <w:r w:rsidR="004E54CE">
        <w:rPr>
          <w:b/>
        </w:rPr>
        <w:t>ponent Based Development Models</w:t>
      </w:r>
    </w:p>
    <w:p w:rsidR="008338F3" w:rsidRDefault="00457415" w:rsidP="004E54CE">
      <w:pPr>
        <w:pStyle w:val="ListParagraph"/>
        <w:ind w:left="360"/>
      </w:pPr>
      <w:r>
        <w:t>The component-bas</w:t>
      </w:r>
      <w:r w:rsidR="005E19BD">
        <w:t>ed development/</w:t>
      </w:r>
      <w:r>
        <w:t>software engineering (CB</w:t>
      </w:r>
      <w:r w:rsidR="005E19BD">
        <w:t>SE)</w:t>
      </w:r>
      <w:r>
        <w:t xml:space="preserve"> uses object-oriented technologies which emphasis on classes as the entity that encapsulate data and algorithms.</w:t>
      </w:r>
      <w:r w:rsidR="0013729E">
        <w:t xml:space="preserve"> </w:t>
      </w:r>
      <w:r>
        <w:t>In component-</w:t>
      </w:r>
      <w:r w:rsidR="00CC4C23">
        <w:t>based</w:t>
      </w:r>
      <w:r>
        <w:t xml:space="preserve"> architecture</w:t>
      </w:r>
      <w:r w:rsidR="00E5053A">
        <w:t>, classes can be reused, multiple classes can be used and these classes are basically prepackaged components.</w:t>
      </w:r>
      <w:r w:rsidR="00047705">
        <w:fldChar w:fldCharType="begin" w:fldLock="1"/>
      </w:r>
      <w:r w:rsidR="00047705">
        <w:instrText>ADDIN CSL_CITATION {"citationItems":[{"id":"ITEM-1","itemData":{"URL":"https://www.techopedia.com/definition/31002/component-based-development-cbd","author":[{"dropping-particle":"","family":"Techopedia Inc","given":"","non-dropping-particle":"","parse-names":false,"suffix":""}],"id":"ITEM-1","issued":{"date-parts":[["2021"]]},"title":"component-based-development-cbd","type":"webpage"},"uris":["http://www.mendeley.com/documents/?uuid=b42d66e1-0da3-4290-9317-f463acb0acf9"]}],"mendeley":{"formattedCitation":"(Techopedia Inc, 2021)","plainTextFormattedCitation":"(Techopedia Inc, 2021)","previouslyFormattedCitation":"(Techopedia Inc, 2021)"},"properties":{"noteIndex":0},"schema":"https://github.com/citation-style-language/schema/raw/master/csl-citation.json"}</w:instrText>
      </w:r>
      <w:r w:rsidR="00047705">
        <w:fldChar w:fldCharType="separate"/>
      </w:r>
      <w:r w:rsidR="00047705" w:rsidRPr="00047705">
        <w:rPr>
          <w:noProof/>
        </w:rPr>
        <w:t>(Techopedia Inc, 2021)</w:t>
      </w:r>
      <w:r w:rsidR="00047705">
        <w:fldChar w:fldCharType="end"/>
      </w:r>
      <w:r w:rsidR="00E5053A">
        <w:t xml:space="preserve"> This model uses various characteristics of spiral model and it is also evolutionary in nature</w:t>
      </w:r>
      <w:r w:rsidR="0013729E">
        <w:t>.</w:t>
      </w:r>
      <w:r w:rsidR="001072A4">
        <w:t xml:space="preserve"> Components are more abstract than object classes and can be considered to be stand- alone service providers. </w:t>
      </w:r>
      <w:r w:rsidR="001072A4">
        <w:fldChar w:fldCharType="begin" w:fldLock="1"/>
      </w:r>
      <w:r w:rsidR="001072A4">
        <w:instrText>ADDIN CSL_CITATION {"citationItems":[{"id":"ITEM-1","itemData":{"author":[{"dropping-particle":"","family":"Engineering","given":"Software","non-dropping-particle":"","parse-names":false,"suffix":""}],"id":"ITEM-1","issued":{"date-parts":[["2004"]]},"page":"1-48","title":"Component-based software engineering","type":"article-journal"},"uris":["http://www.mendeley.com/documents/?uuid=90eeabf0-63d0-46e8-8e19-fe71467eae8b"]}],"mendeley":{"formattedCitation":"(Engineering, 2004)","plainTextFormattedCitation":"(Engineering, 2004)","previouslyFormattedCitation":"(Engineering, 2004)"},"properties":{"noteIndex":0},"schema":"https://github.com/citation-style-language/schema/raw/master/csl-citation.json"}</w:instrText>
      </w:r>
      <w:r w:rsidR="001072A4">
        <w:fldChar w:fldCharType="separate"/>
      </w:r>
      <w:r w:rsidR="001072A4" w:rsidRPr="001072A4">
        <w:rPr>
          <w:noProof/>
        </w:rPr>
        <w:t>(Engineering, 2004)</w:t>
      </w:r>
      <w:r w:rsidR="001072A4">
        <w:fldChar w:fldCharType="end"/>
      </w:r>
      <w:r w:rsidR="001A25A2">
        <w:t>.</w:t>
      </w:r>
      <w:r w:rsidR="001072A4">
        <w:t xml:space="preserve"> </w:t>
      </w:r>
      <w:r w:rsidR="008338F3">
        <w:t>It develops large complex software through cost-effective, fast and</w:t>
      </w:r>
      <w:r w:rsidR="008338F3" w:rsidRPr="008338F3">
        <w:t xml:space="preserve"> modular</w:t>
      </w:r>
      <w:r w:rsidR="008338F3">
        <w:t xml:space="preserve"> approach</w:t>
      </w:r>
      <w:r w:rsidR="008338F3" w:rsidRPr="008338F3">
        <w:t>. CBSE is mainly based on the concept of reusability</w:t>
      </w:r>
      <w:r w:rsidR="001A25A2">
        <w:t>.</w:t>
      </w:r>
    </w:p>
    <w:p w:rsidR="001A25A2" w:rsidRDefault="001A25A2" w:rsidP="001A25A2">
      <w:r w:rsidRPr="001A25A2">
        <w:t>Component Based software development is an idea to develop system by selecting already developed components and assemble them into a new system. Various component technologies such as Component Object Request Broker Architecture (CORBA), Component Object Model (COM), and Enterprise JavaBeans (EJB) are used to develop the CBD system. Each plays its vital role regarding platform and language compatibility to make CBSE most suitable choice of most developers</w:t>
      </w:r>
      <w:r>
        <w:fldChar w:fldCharType="begin" w:fldLock="1"/>
      </w:r>
      <w:r w:rsidR="007F0CE9">
        <w:instrText>ADDIN CSL_CITATION {"citationItems":[{"id":"ITEM-1","itemData":{"author":[{"dropping-particle":"","family":"Muhammad","given":"Rao","non-dropping-particle":"","parse-names":false,"suffix":""},{"dropping-particle":"","family":"Mahboob","given":"Mahtab","non-dropping-particle":"","parse-names":false,"suffix":""}],"id":"ITEM-1","issue":"9","issued":{"date-parts":[["2016"]]},"page":"25-30","title":"Enhancement in V- model for Component Based Development","type":"article-journal","volume":"7"},"uris":["http://www.mendeley.com/documents/?uuid=39a84ddc-139f-4789-b56b-cc80eb14ee71"]}],"mendeley":{"formattedCitation":"(Muhammad &amp; Mahboob, 2016)","plainTextFormattedCitation":"(Muhammad &amp; Mahboob, 2016)","previouslyFormattedCitation":"(Muhammad &amp; Mahboob, 2016)"},"properties":{"noteIndex":0},"schema":"https://github.com/citation-style-language/schema/raw/master/csl-citation.json"}</w:instrText>
      </w:r>
      <w:r>
        <w:fldChar w:fldCharType="separate"/>
      </w:r>
      <w:r w:rsidRPr="001A25A2">
        <w:rPr>
          <w:noProof/>
        </w:rPr>
        <w:t>(Muhammad &amp; Mahboob, 2016)</w:t>
      </w:r>
      <w:r>
        <w:fldChar w:fldCharType="end"/>
      </w:r>
    </w:p>
    <w:p w:rsidR="00115174" w:rsidRDefault="00115174" w:rsidP="0035779F">
      <w:pPr>
        <w:ind w:firstLine="720"/>
      </w:pPr>
      <w:r>
        <w:t xml:space="preserve">Object-oriented modelling </w:t>
      </w:r>
      <w:r w:rsidR="00C41111">
        <w:t>consequences</w:t>
      </w:r>
      <w:r>
        <w:t xml:space="preserve"> in a </w:t>
      </w:r>
      <w:r w:rsidR="00C41111">
        <w:t>surfeit</w:t>
      </w:r>
      <w:r>
        <w:t xml:space="preserve"> of fine-grained classes, objects and </w:t>
      </w:r>
      <w:r w:rsidR="00C41111">
        <w:t>interactions.</w:t>
      </w:r>
      <w:r>
        <w:t xml:space="preserve"> The idea behind CBD is to integrate the related parts and reuse them collectively. These integrated parts are known as components.</w:t>
      </w:r>
    </w:p>
    <w:p w:rsidR="004A2797" w:rsidRDefault="00E77A8E" w:rsidP="0035779F">
      <w:pPr>
        <w:ind w:firstLine="720"/>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177pt">
            <v:imagedata r:id="rId10" o:title="Y-process-model-for-component-based-development-Cap05"/>
          </v:shape>
        </w:pict>
      </w:r>
    </w:p>
    <w:p w:rsidR="004A2797" w:rsidRDefault="004E54CE" w:rsidP="004A2797">
      <w:pPr>
        <w:ind w:firstLine="720"/>
        <w:jc w:val="center"/>
      </w:pPr>
      <w:r>
        <w:t xml:space="preserve">Figure 3. </w:t>
      </w:r>
      <w:r w:rsidR="004A2797">
        <w:t>Y-process model for Component Based Development.</w:t>
      </w:r>
    </w:p>
    <w:p w:rsidR="008D700E" w:rsidRDefault="00860EF7" w:rsidP="008D700E">
      <w:pPr>
        <w:ind w:firstLine="720"/>
        <w:jc w:val="center"/>
      </w:pPr>
      <w:r>
        <w:rPr>
          <w:noProof/>
        </w:rPr>
        <w:lastRenderedPageBreak/>
        <w:drawing>
          <wp:inline distT="0" distB="0" distL="0" distR="0">
            <wp:extent cx="5935345" cy="2876550"/>
            <wp:effectExtent l="0" t="0" r="8255" b="0"/>
            <wp:docPr id="2" name="Picture 2" descr="C:\Users\Adewale\AppData\Local\Microsoft\Windows\INetCache\Content.Word\An-Improved-Model-for-Component-Based-Software-Development-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ewale\AppData\Local\Microsoft\Windows\INetCache\Content.Word\An-Improved-Model-for-Component-Based-Software-Development-1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3455" cy="2885327"/>
                    </a:xfrm>
                    <a:prstGeom prst="rect">
                      <a:avLst/>
                    </a:prstGeom>
                    <a:noFill/>
                    <a:ln>
                      <a:noFill/>
                    </a:ln>
                  </pic:spPr>
                </pic:pic>
              </a:graphicData>
            </a:graphic>
          </wp:inline>
        </w:drawing>
      </w:r>
    </w:p>
    <w:p w:rsidR="004E54CE" w:rsidRDefault="004E54CE" w:rsidP="004E54CE">
      <w:pPr>
        <w:ind w:firstLine="720"/>
        <w:jc w:val="center"/>
      </w:pPr>
      <w:r>
        <w:t>Figure 5. CBSE</w:t>
      </w:r>
    </w:p>
    <w:p w:rsidR="00677FD8" w:rsidRDefault="00D86BB8" w:rsidP="00D86BB8">
      <w:pPr>
        <w:ind w:firstLine="720"/>
        <w:jc w:val="right"/>
      </w:pPr>
      <w:r>
        <w:fldChar w:fldCharType="begin" w:fldLock="1"/>
      </w:r>
      <w:r w:rsidR="00A05F7C">
        <w:instrText>ADDIN CSL_CITATION {"citationItems":[{"id":"ITEM-1","itemData":{"author":[{"dropping-particle":"","family":"Khan","given":"Asif Irshad","non-dropping-particle":"","parse-names":false,"suffix":""},{"dropping-particle":"","family":"Alam","given":"Md Mottahir","non-dropping-particle":"","parse-names":false,"suffix":""},{"dropping-particle":"","family":"Qayyum","given":"Noor-ul-","non-dropping-particle":"","parse-names":false,"suffix":""},{"dropping-particle":"","family":"Khan","given":"Usman Ali","non-dropping-particle":"","parse-names":false,"suffix":""}],"id":"ITEM-1","issued":{"date-parts":[["2013"]]},"title":"An Improved Model for Component Based Software Development [11] _ Download Scientific Diagram","type":"article"},"uris":["http://www.mendeley.com/documents/?uuid=a973bfa6-7cc7-4a28-835a-64213460baad"]}],"mendeley":{"formattedCitation":"(Khan et al., 2013)","plainTextFormattedCitation":"(Khan et al., 2013)","previouslyFormattedCitation":"(Khan et al., 2013)"},"properties":{"noteIndex":0},"schema":"https://github.com/citation-style-language/schema/raw/master/csl-citation.json"}</w:instrText>
      </w:r>
      <w:r>
        <w:fldChar w:fldCharType="separate"/>
      </w:r>
      <w:r w:rsidRPr="00D86BB8">
        <w:rPr>
          <w:noProof/>
        </w:rPr>
        <w:t>(Khan et al., 2013)</w:t>
      </w:r>
      <w:r>
        <w:fldChar w:fldCharType="end"/>
      </w:r>
    </w:p>
    <w:p w:rsidR="001072A4" w:rsidRPr="003C643D" w:rsidRDefault="001072A4" w:rsidP="003C643D">
      <w:pPr>
        <w:pStyle w:val="ListParagraph"/>
        <w:numPr>
          <w:ilvl w:val="1"/>
          <w:numId w:val="33"/>
        </w:numPr>
        <w:rPr>
          <w:b/>
        </w:rPr>
      </w:pPr>
      <w:r w:rsidRPr="003C643D">
        <w:rPr>
          <w:b/>
        </w:rPr>
        <w:t xml:space="preserve">Design </w:t>
      </w:r>
      <w:r w:rsidR="001A25A2" w:rsidRPr="003C643D">
        <w:rPr>
          <w:b/>
        </w:rPr>
        <w:t>principles</w:t>
      </w:r>
      <w:r w:rsidRPr="003C643D">
        <w:rPr>
          <w:b/>
        </w:rPr>
        <w:t xml:space="preserve"> of CBSE.</w:t>
      </w:r>
      <w:r w:rsidR="001A25A2" w:rsidRPr="003C643D">
        <w:rPr>
          <w:b/>
        </w:rPr>
        <w:fldChar w:fldCharType="begin" w:fldLock="1"/>
      </w:r>
      <w:r w:rsidR="001A25A2" w:rsidRPr="003C643D">
        <w:rPr>
          <w:b/>
        </w:rPr>
        <w:instrText>ADDIN CSL_CITATION {"citationItems":[{"id":"ITEM-1","itemData":{"author":[{"dropping-particle":"","family":"Engineering","given":"Software","non-dropping-particle":"","parse-names":false,"suffix":""}],"id":"ITEM-1","issued":{"date-parts":[["2004"]]},"page":"1-48","title":"Component-based software engineering","type":"article-journal"},"uris":["http://www.mendeley.com/documents/?uuid=90eeabf0-63d0-46e8-8e19-fe71467eae8b"]}],"mendeley":{"formattedCitation":"(Engineering, 2004)","plainTextFormattedCitation":"(Engineering, 2004)","previouslyFormattedCitation":"(Engineering, 2004)"},"properties":{"noteIndex":0},"schema":"https://github.com/citation-style-language/schema/raw/master/csl-citation.json"}</w:instrText>
      </w:r>
      <w:r w:rsidR="001A25A2" w:rsidRPr="003C643D">
        <w:rPr>
          <w:b/>
        </w:rPr>
        <w:fldChar w:fldCharType="separate"/>
      </w:r>
      <w:r w:rsidR="001A25A2" w:rsidRPr="001A25A2">
        <w:rPr>
          <w:noProof/>
        </w:rPr>
        <w:t>(Engineering, 2004)</w:t>
      </w:r>
      <w:r w:rsidR="001A25A2" w:rsidRPr="003C643D">
        <w:rPr>
          <w:b/>
        </w:rPr>
        <w:fldChar w:fldCharType="end"/>
      </w:r>
    </w:p>
    <w:p w:rsidR="001072A4" w:rsidRPr="001A25A2" w:rsidRDefault="001072A4" w:rsidP="001072A4">
      <w:pPr>
        <w:pStyle w:val="ListParagraph"/>
        <w:numPr>
          <w:ilvl w:val="0"/>
          <w:numId w:val="32"/>
        </w:numPr>
      </w:pPr>
      <w:r w:rsidRPr="001A25A2">
        <w:t>Independent component</w:t>
      </w:r>
    </w:p>
    <w:p w:rsidR="001072A4" w:rsidRPr="001A25A2" w:rsidRDefault="001072A4" w:rsidP="001072A4">
      <w:pPr>
        <w:pStyle w:val="ListParagraph"/>
        <w:numPr>
          <w:ilvl w:val="0"/>
          <w:numId w:val="32"/>
        </w:numPr>
      </w:pPr>
      <w:r w:rsidRPr="001A25A2">
        <w:t>Encapsulated component</w:t>
      </w:r>
    </w:p>
    <w:p w:rsidR="001072A4" w:rsidRPr="001A25A2" w:rsidRDefault="001A25A2" w:rsidP="001072A4">
      <w:pPr>
        <w:pStyle w:val="ListParagraph"/>
        <w:numPr>
          <w:ilvl w:val="0"/>
          <w:numId w:val="32"/>
        </w:numPr>
      </w:pPr>
      <w:r w:rsidRPr="001A25A2">
        <w:t xml:space="preserve">Well-defined interface for </w:t>
      </w:r>
      <w:r w:rsidR="001072A4" w:rsidRPr="001A25A2">
        <w:t>Communication</w:t>
      </w:r>
      <w:r w:rsidRPr="001A25A2">
        <w:t>.</w:t>
      </w:r>
    </w:p>
    <w:p w:rsidR="001A25A2" w:rsidRPr="001A25A2" w:rsidRDefault="001A25A2" w:rsidP="001072A4">
      <w:pPr>
        <w:pStyle w:val="ListParagraph"/>
        <w:numPr>
          <w:ilvl w:val="0"/>
          <w:numId w:val="32"/>
        </w:numPr>
      </w:pPr>
      <w:r w:rsidRPr="001A25A2">
        <w:t>Shared component platform to reduce development costs.</w:t>
      </w:r>
    </w:p>
    <w:p w:rsidR="00BB2B2C" w:rsidRPr="003C643D" w:rsidRDefault="004E54CE" w:rsidP="003C643D">
      <w:pPr>
        <w:pStyle w:val="ListParagraph"/>
        <w:numPr>
          <w:ilvl w:val="1"/>
          <w:numId w:val="33"/>
        </w:numPr>
        <w:rPr>
          <w:b/>
        </w:rPr>
      </w:pPr>
      <w:r>
        <w:rPr>
          <w:b/>
        </w:rPr>
        <w:t>Key goals of CBD</w:t>
      </w:r>
      <w:r w:rsidR="00A05F7C" w:rsidRPr="003C643D">
        <w:rPr>
          <w:b/>
        </w:rPr>
        <w:fldChar w:fldCharType="begin" w:fldLock="1"/>
      </w:r>
      <w:r w:rsidR="00A05F7C" w:rsidRPr="003C643D">
        <w:rPr>
          <w:b/>
        </w:rPr>
        <w:instrText>ADDIN CSL_CITATION {"citationItems":[{"id":"ITEM-1","itemData":{"URL":"https://www.techopedia.com/definition/31002/component-based-development-cbd","author":[{"dropping-particle":"","family":"Techopedia Inc","given":"","non-dropping-particle":"","parse-names":false,"suffix":""}],"id":"ITEM-1","issued":{"date-parts":[["2021"]]},"title":"component-based-development-cbd","type":"webpage"},"uris":["http://www.mendeley.com/documents/?uuid=b42d66e1-0da3-4290-9317-f463acb0acf9"]}],"mendeley":{"formattedCitation":"(Techopedia Inc, 2021)","plainTextFormattedCitation":"(Techopedia Inc, 2021)","previouslyFormattedCitation":"(Techopedia Inc, 2021)"},"properties":{"noteIndex":0},"schema":"https://github.com/citation-style-language/schema/raw/master/csl-citation.json"}</w:instrText>
      </w:r>
      <w:r w:rsidR="00A05F7C" w:rsidRPr="003C643D">
        <w:rPr>
          <w:b/>
        </w:rPr>
        <w:fldChar w:fldCharType="separate"/>
      </w:r>
      <w:r w:rsidR="00A05F7C" w:rsidRPr="00A05F7C">
        <w:rPr>
          <w:noProof/>
        </w:rPr>
        <w:t>(Techopedia Inc, 2021)</w:t>
      </w:r>
      <w:r w:rsidR="00A05F7C" w:rsidRPr="003C643D">
        <w:rPr>
          <w:b/>
        </w:rPr>
        <w:fldChar w:fldCharType="end"/>
      </w:r>
    </w:p>
    <w:p w:rsidR="00BB2B2C" w:rsidRDefault="009170CD" w:rsidP="003C643D">
      <w:pPr>
        <w:pStyle w:val="ListParagraph"/>
        <w:numPr>
          <w:ilvl w:val="0"/>
          <w:numId w:val="6"/>
        </w:numPr>
        <w:ind w:left="1800"/>
      </w:pPr>
      <w:r>
        <w:t xml:space="preserve">Project duration and cost: </w:t>
      </w:r>
      <w:r w:rsidR="00BB2B2C">
        <w:t>It saves time and money when developing large system.</w:t>
      </w:r>
    </w:p>
    <w:p w:rsidR="00BB2B2C" w:rsidRDefault="009170CD" w:rsidP="003C643D">
      <w:pPr>
        <w:pStyle w:val="ListParagraph"/>
        <w:numPr>
          <w:ilvl w:val="0"/>
          <w:numId w:val="6"/>
        </w:numPr>
        <w:ind w:left="1800"/>
      </w:pPr>
      <w:r>
        <w:t xml:space="preserve">Software quality: </w:t>
      </w:r>
      <w:r w:rsidR="00BB2B2C">
        <w:t>It enhances the software quality.</w:t>
      </w:r>
    </w:p>
    <w:p w:rsidR="00174889" w:rsidRDefault="009170CD" w:rsidP="003C643D">
      <w:pPr>
        <w:pStyle w:val="ListParagraph"/>
        <w:numPr>
          <w:ilvl w:val="0"/>
          <w:numId w:val="6"/>
        </w:numPr>
        <w:ind w:left="1800"/>
      </w:pPr>
      <w:r>
        <w:t xml:space="preserve">Reusability and flexibility: </w:t>
      </w:r>
      <w:r w:rsidR="00174889">
        <w:t>It increases reusability and flexibility.</w:t>
      </w:r>
    </w:p>
    <w:p w:rsidR="00BB2B2C" w:rsidRDefault="009170CD" w:rsidP="009170CD">
      <w:pPr>
        <w:pStyle w:val="ListParagraph"/>
        <w:numPr>
          <w:ilvl w:val="0"/>
          <w:numId w:val="5"/>
        </w:numPr>
        <w:ind w:left="1800"/>
      </w:pPr>
      <w:r>
        <w:t xml:space="preserve">Early Error/defect detection: </w:t>
      </w:r>
      <w:r w:rsidR="00BB2B2C">
        <w:t>It</w:t>
      </w:r>
      <w:r>
        <w:t xml:space="preserve"> trace and</w:t>
      </w:r>
      <w:r w:rsidR="00BB2B2C">
        <w:t xml:space="preserve"> det</w:t>
      </w:r>
      <w:r>
        <w:t>ects defect within the system</w:t>
      </w:r>
      <w:r>
        <w:t xml:space="preserve"> early on and thus save cost and time in the development process.</w:t>
      </w:r>
      <w:bookmarkStart w:id="0" w:name="_GoBack"/>
      <w:bookmarkEnd w:id="0"/>
    </w:p>
    <w:p w:rsidR="00465796" w:rsidRDefault="009170CD" w:rsidP="003C643D">
      <w:pPr>
        <w:pStyle w:val="ListParagraph"/>
        <w:numPr>
          <w:ilvl w:val="0"/>
          <w:numId w:val="5"/>
        </w:numPr>
        <w:ind w:left="1800"/>
      </w:pPr>
      <w:r>
        <w:t xml:space="preserve">Delivery time: </w:t>
      </w:r>
      <w:r w:rsidR="00465796">
        <w:t>Minimized delivery</w:t>
      </w:r>
      <w:r w:rsidR="00EB628C">
        <w:t xml:space="preserve"> time</w:t>
      </w:r>
      <w:r w:rsidR="001B2507">
        <w:t>.</w:t>
      </w:r>
    </w:p>
    <w:p w:rsidR="006305DE" w:rsidRDefault="006305DE" w:rsidP="003C643D">
      <w:pPr>
        <w:pStyle w:val="ListParagraph"/>
        <w:numPr>
          <w:ilvl w:val="0"/>
          <w:numId w:val="5"/>
        </w:numPr>
        <w:ind w:left="1800"/>
      </w:pPr>
      <w:r>
        <w:t>Efficiency is improved since application development is concentrated on.</w:t>
      </w:r>
    </w:p>
    <w:p w:rsidR="00465796" w:rsidRDefault="006305DE" w:rsidP="003C643D">
      <w:pPr>
        <w:pStyle w:val="ListParagraph"/>
        <w:numPr>
          <w:ilvl w:val="0"/>
          <w:numId w:val="5"/>
        </w:numPr>
        <w:ind w:left="1800"/>
      </w:pPr>
      <w:r>
        <w:t>Quality is improved since additional time can be permitted.</w:t>
      </w:r>
    </w:p>
    <w:p w:rsidR="00465796" w:rsidRDefault="00465796" w:rsidP="003C643D">
      <w:pPr>
        <w:pStyle w:val="ListParagraph"/>
        <w:numPr>
          <w:ilvl w:val="0"/>
          <w:numId w:val="5"/>
        </w:numPr>
        <w:ind w:left="1800"/>
      </w:pPr>
      <w:r>
        <w:t>Minimized expenditure.</w:t>
      </w:r>
    </w:p>
    <w:p w:rsidR="00671B29" w:rsidRPr="003C643D" w:rsidRDefault="00115174" w:rsidP="003C643D">
      <w:pPr>
        <w:pStyle w:val="ListParagraph"/>
        <w:numPr>
          <w:ilvl w:val="1"/>
          <w:numId w:val="33"/>
        </w:numPr>
        <w:rPr>
          <w:b/>
        </w:rPr>
      </w:pPr>
      <w:r w:rsidRPr="003C643D">
        <w:rPr>
          <w:b/>
        </w:rPr>
        <w:t>Demerit of Component Based Development</w:t>
      </w:r>
      <w:r w:rsidR="00BD3C99" w:rsidRPr="003C643D">
        <w:rPr>
          <w:b/>
        </w:rPr>
        <w:t>.</w:t>
      </w:r>
      <w:r w:rsidR="00A05F7C" w:rsidRPr="003C643D">
        <w:rPr>
          <w:b/>
        </w:rPr>
        <w:fldChar w:fldCharType="begin" w:fldLock="1"/>
      </w:r>
      <w:r w:rsidR="00A05F7C" w:rsidRPr="003C643D">
        <w:rPr>
          <w:b/>
        </w:rPr>
        <w:instrText>ADDIN CSL_CITATION {"citationItems":[{"id":"ITEM-1","itemData":{"URL":"https://www.techopedia.com/definition/31002/component-based-development-cbd","author":[{"dropping-particle":"","family":"Techopedia Inc","given":"","non-dropping-particle":"","parse-names":false,"suffix":""}],"id":"ITEM-1","issued":{"date-parts":[["2021"]]},"title":"component-based-development-cbd","type":"webpage"},"uris":["http://www.mendeley.com/documents/?uuid=b42d66e1-0da3-4290-9317-f463acb0acf9"]}],"mendeley":{"formattedCitation":"(Techopedia Inc, 2021)","plainTextFormattedCitation":"(Techopedia Inc, 2021)","previouslyFormattedCitation":"(Techopedia Inc, 2021)"},"properties":{"noteIndex":0},"schema":"https://github.com/citation-style-language/schema/raw/master/csl-citation.json"}</w:instrText>
      </w:r>
      <w:r w:rsidR="00A05F7C" w:rsidRPr="003C643D">
        <w:rPr>
          <w:b/>
        </w:rPr>
        <w:fldChar w:fldCharType="separate"/>
      </w:r>
      <w:r w:rsidR="00A05F7C" w:rsidRPr="00A05F7C">
        <w:rPr>
          <w:noProof/>
        </w:rPr>
        <w:t>(Techopedia Inc, 2021)</w:t>
      </w:r>
      <w:r w:rsidR="00A05F7C" w:rsidRPr="003C643D">
        <w:rPr>
          <w:b/>
        </w:rPr>
        <w:fldChar w:fldCharType="end"/>
      </w:r>
    </w:p>
    <w:p w:rsidR="00E2527C" w:rsidRDefault="00E2527C" w:rsidP="00BA0443">
      <w:pPr>
        <w:pStyle w:val="ListParagraph"/>
        <w:numPr>
          <w:ilvl w:val="0"/>
          <w:numId w:val="9"/>
        </w:numPr>
      </w:pPr>
      <w:r>
        <w:t>Compromises in requirements are needed.</w:t>
      </w:r>
    </w:p>
    <w:p w:rsidR="00115174" w:rsidRDefault="00E2527C" w:rsidP="00BA0443">
      <w:pPr>
        <w:pStyle w:val="ListParagraph"/>
        <w:numPr>
          <w:ilvl w:val="0"/>
          <w:numId w:val="9"/>
        </w:numPr>
      </w:pPr>
      <w:r>
        <w:t>Less control over the system’s evolution.</w:t>
      </w:r>
    </w:p>
    <w:p w:rsidR="00DC0AFA" w:rsidRDefault="00DC0AFA" w:rsidP="00BA0443">
      <w:pPr>
        <w:pStyle w:val="ListParagraph"/>
        <w:numPr>
          <w:ilvl w:val="0"/>
          <w:numId w:val="9"/>
        </w:numPr>
      </w:pPr>
      <w:r>
        <w:t>Increasing complexity.</w:t>
      </w:r>
    </w:p>
    <w:p w:rsidR="00DC0AFA" w:rsidRDefault="00DC0AFA" w:rsidP="00BA0443">
      <w:pPr>
        <w:pStyle w:val="ListParagraph"/>
        <w:numPr>
          <w:ilvl w:val="0"/>
          <w:numId w:val="9"/>
        </w:numPr>
      </w:pPr>
      <w:r>
        <w:t>Change management and adaptation to the new approach.</w:t>
      </w:r>
    </w:p>
    <w:p w:rsidR="00454FD8" w:rsidRDefault="00454FD8" w:rsidP="00BA0443">
      <w:pPr>
        <w:pStyle w:val="ListParagraph"/>
        <w:numPr>
          <w:ilvl w:val="0"/>
          <w:numId w:val="9"/>
        </w:numPr>
      </w:pPr>
      <w:r>
        <w:t>Lack of a unique, widely accepted integrated approach to MBD.</w:t>
      </w:r>
    </w:p>
    <w:p w:rsidR="00DC0AFA" w:rsidRDefault="00454FD8" w:rsidP="00BA0443">
      <w:pPr>
        <w:pStyle w:val="ListParagraph"/>
        <w:numPr>
          <w:ilvl w:val="0"/>
          <w:numId w:val="9"/>
        </w:numPr>
      </w:pPr>
      <w:r>
        <w:t>Model-based testing.</w:t>
      </w:r>
    </w:p>
    <w:p w:rsidR="000411C0" w:rsidRDefault="000411C0" w:rsidP="00115174">
      <w:pPr>
        <w:rPr>
          <w:b/>
        </w:rPr>
      </w:pPr>
    </w:p>
    <w:p w:rsidR="00115174" w:rsidRPr="003C643D" w:rsidRDefault="00115174" w:rsidP="003C643D">
      <w:pPr>
        <w:pStyle w:val="ListParagraph"/>
        <w:numPr>
          <w:ilvl w:val="1"/>
          <w:numId w:val="33"/>
        </w:numPr>
        <w:rPr>
          <w:b/>
        </w:rPr>
      </w:pPr>
      <w:r w:rsidRPr="003C643D">
        <w:rPr>
          <w:b/>
        </w:rPr>
        <w:t>The specific routines of CBD are;</w:t>
      </w:r>
      <w:r w:rsidR="00A05F7C" w:rsidRPr="003C643D">
        <w:rPr>
          <w:b/>
        </w:rPr>
        <w:fldChar w:fldCharType="begin" w:fldLock="1"/>
      </w:r>
      <w:r w:rsidR="00A05F7C" w:rsidRPr="003C643D">
        <w:rPr>
          <w:b/>
        </w:rPr>
        <w:instrText>ADDIN CSL_CITATION {"citationItems":[{"id":"ITEM-1","itemData":{"URL":"https://www.techopedia.com/definition/31002/component-based-development-cbd","author":[{"dropping-particle":"","family":"Techopedia Inc","given":"","non-dropping-particle":"","parse-names":false,"suffix":""}],"id":"ITEM-1","issued":{"date-parts":[["2021"]]},"title":"component-based-development-cbd","type":"webpage"},"uris":["http://www.mendeley.com/documents/?uuid=b42d66e1-0da3-4290-9317-f463acb0acf9"]}],"mendeley":{"formattedCitation":"(Techopedia Inc, 2021)","plainTextFormattedCitation":"(Techopedia Inc, 2021)","previouslyFormattedCitation":"(Techopedia Inc, 2021)"},"properties":{"noteIndex":0},"schema":"https://github.com/citation-style-language/schema/raw/master/csl-citation.json"}</w:instrText>
      </w:r>
      <w:r w:rsidR="00A05F7C" w:rsidRPr="003C643D">
        <w:rPr>
          <w:b/>
        </w:rPr>
        <w:fldChar w:fldCharType="separate"/>
      </w:r>
      <w:r w:rsidR="00A05F7C" w:rsidRPr="00A05F7C">
        <w:rPr>
          <w:noProof/>
        </w:rPr>
        <w:t>(Techopedia Inc, 2021)</w:t>
      </w:r>
      <w:r w:rsidR="00A05F7C" w:rsidRPr="003C643D">
        <w:rPr>
          <w:b/>
        </w:rPr>
        <w:fldChar w:fldCharType="end"/>
      </w:r>
    </w:p>
    <w:p w:rsidR="00115174" w:rsidRDefault="00115174" w:rsidP="00BA0443">
      <w:pPr>
        <w:pStyle w:val="ListParagraph"/>
        <w:numPr>
          <w:ilvl w:val="0"/>
          <w:numId w:val="2"/>
        </w:numPr>
      </w:pPr>
      <w:r>
        <w:lastRenderedPageBreak/>
        <w:t>Component development.</w:t>
      </w:r>
    </w:p>
    <w:p w:rsidR="00115174" w:rsidRDefault="00115174" w:rsidP="00BA0443">
      <w:pPr>
        <w:pStyle w:val="ListParagraph"/>
        <w:numPr>
          <w:ilvl w:val="0"/>
          <w:numId w:val="2"/>
        </w:numPr>
      </w:pPr>
      <w:r>
        <w:t>Component publishing.</w:t>
      </w:r>
    </w:p>
    <w:p w:rsidR="00115174" w:rsidRDefault="00115174" w:rsidP="00BA0443">
      <w:pPr>
        <w:pStyle w:val="ListParagraph"/>
        <w:numPr>
          <w:ilvl w:val="0"/>
          <w:numId w:val="2"/>
        </w:numPr>
      </w:pPr>
      <w:r>
        <w:t>Component lookup as well as retrieval.</w:t>
      </w:r>
    </w:p>
    <w:p w:rsidR="00115174" w:rsidRDefault="00115174" w:rsidP="00BA0443">
      <w:pPr>
        <w:pStyle w:val="ListParagraph"/>
        <w:numPr>
          <w:ilvl w:val="0"/>
          <w:numId w:val="2"/>
        </w:numPr>
      </w:pPr>
      <w:r>
        <w:t>Component analysis.</w:t>
      </w:r>
    </w:p>
    <w:p w:rsidR="00785C2E" w:rsidRDefault="00115174" w:rsidP="00A05F7C">
      <w:pPr>
        <w:pStyle w:val="ListParagraph"/>
        <w:numPr>
          <w:ilvl w:val="0"/>
          <w:numId w:val="2"/>
        </w:numPr>
      </w:pPr>
      <w:r>
        <w:t>Component assembly.</w:t>
      </w:r>
    </w:p>
    <w:p w:rsidR="005A0EBC" w:rsidRDefault="005A0EBC" w:rsidP="00FF5139">
      <w:pPr>
        <w:rPr>
          <w:b/>
        </w:rPr>
      </w:pPr>
    </w:p>
    <w:p w:rsidR="00FF5139" w:rsidRDefault="00785C2E" w:rsidP="003C643D">
      <w:pPr>
        <w:pStyle w:val="ListParagraph"/>
        <w:numPr>
          <w:ilvl w:val="1"/>
          <w:numId w:val="33"/>
        </w:numPr>
      </w:pPr>
      <w:r w:rsidRPr="003C643D">
        <w:rPr>
          <w:b/>
        </w:rPr>
        <w:t xml:space="preserve">Application of </w:t>
      </w:r>
      <w:r w:rsidR="00FF5139" w:rsidRPr="003C643D">
        <w:rPr>
          <w:b/>
        </w:rPr>
        <w:t>Component Based Development.</w:t>
      </w:r>
      <w:r w:rsidR="00A05F7C" w:rsidRPr="003C643D">
        <w:rPr>
          <w:b/>
        </w:rPr>
        <w:fldChar w:fldCharType="begin" w:fldLock="1"/>
      </w:r>
      <w:r w:rsidR="003B3AB2">
        <w:rPr>
          <w:b/>
        </w:rPr>
        <w:instrText>ADDIN CSL_CITATION {"citationItems":[{"id":"ITEM-1","itemData":{"URL":"https://www.techopedia.com/definition/31002/component-based-development-cbd","author":[{"dropping-particle":"","family":"Techopedia Inc","given":"","non-dropping-particle":"","parse-names":false,"suffix":""}],"id":"ITEM-1","issued":{"date-parts":[["2021"]]},"title":"component-based-development-cbd","type":"webpage"},"uris":["http://www.mendeley.com/documents/?uuid=b42d66e1-0da3-4290-9317-f463acb0acf9"]}],"mendeley":{"formattedCitation":"(Techopedia Inc, 2021)","plainTextFormattedCitation":"(Techopedia Inc, 2021)","previouslyFormattedCitation":"(Techopedia Inc, 2021)"},"properties":{"noteIndex":0},"schema":"https://github.com/citation-style-language/schema/raw/master/csl-citation.json"}</w:instrText>
      </w:r>
      <w:r w:rsidR="00A05F7C" w:rsidRPr="003C643D">
        <w:rPr>
          <w:b/>
        </w:rPr>
        <w:fldChar w:fldCharType="separate"/>
      </w:r>
      <w:r w:rsidR="00A05F7C" w:rsidRPr="00A05F7C">
        <w:rPr>
          <w:noProof/>
        </w:rPr>
        <w:t>(Techopedia Inc, 2021)</w:t>
      </w:r>
      <w:r w:rsidR="00A05F7C" w:rsidRPr="003C643D">
        <w:rPr>
          <w:b/>
        </w:rPr>
        <w:fldChar w:fldCharType="end"/>
      </w:r>
    </w:p>
    <w:p w:rsidR="00FF5139" w:rsidRDefault="00FF5139" w:rsidP="00BA0443">
      <w:pPr>
        <w:pStyle w:val="ListParagraph"/>
        <w:numPr>
          <w:ilvl w:val="0"/>
          <w:numId w:val="10"/>
        </w:numPr>
      </w:pPr>
      <w:r>
        <w:t>API-driven applications</w:t>
      </w:r>
      <w:r w:rsidR="00657E72">
        <w:t>.</w:t>
      </w:r>
    </w:p>
    <w:p w:rsidR="00FF5139" w:rsidRDefault="00FF5139" w:rsidP="00BA0443">
      <w:pPr>
        <w:pStyle w:val="ListParagraph"/>
        <w:numPr>
          <w:ilvl w:val="0"/>
          <w:numId w:val="10"/>
        </w:numPr>
      </w:pPr>
      <w:r>
        <w:t>Cloud-based application</w:t>
      </w:r>
      <w:r w:rsidR="00657E72">
        <w:t>.</w:t>
      </w:r>
    </w:p>
    <w:p w:rsidR="00FF5139" w:rsidRDefault="00FF5139" w:rsidP="00BA0443">
      <w:pPr>
        <w:pStyle w:val="ListParagraph"/>
        <w:numPr>
          <w:ilvl w:val="0"/>
          <w:numId w:val="10"/>
        </w:numPr>
      </w:pPr>
      <w:r>
        <w:t>Service-oriented architectures</w:t>
      </w:r>
      <w:r w:rsidR="00657E72">
        <w:t>.</w:t>
      </w:r>
    </w:p>
    <w:p w:rsidR="00FF5139" w:rsidRDefault="00657E72" w:rsidP="00BA0443">
      <w:pPr>
        <w:pStyle w:val="ListParagraph"/>
        <w:numPr>
          <w:ilvl w:val="0"/>
          <w:numId w:val="10"/>
        </w:numPr>
      </w:pPr>
      <w:r>
        <w:t>Robotic systems.</w:t>
      </w:r>
    </w:p>
    <w:p w:rsidR="00657E72" w:rsidRDefault="00657E72" w:rsidP="00BA0443">
      <w:pPr>
        <w:pStyle w:val="ListParagraph"/>
        <w:numPr>
          <w:ilvl w:val="0"/>
          <w:numId w:val="10"/>
        </w:numPr>
      </w:pPr>
      <w:r>
        <w:t>Mission critical systems.</w:t>
      </w:r>
    </w:p>
    <w:p w:rsidR="007C09AF" w:rsidRDefault="00657E72" w:rsidP="000D7CCD">
      <w:pPr>
        <w:pStyle w:val="ListParagraph"/>
        <w:numPr>
          <w:ilvl w:val="0"/>
          <w:numId w:val="10"/>
        </w:numPr>
      </w:pPr>
      <w:r>
        <w:t>Medical.</w:t>
      </w:r>
    </w:p>
    <w:p w:rsidR="007412B2" w:rsidRPr="003C643D" w:rsidRDefault="007412B2" w:rsidP="003C643D">
      <w:pPr>
        <w:pStyle w:val="ListParagraph"/>
        <w:numPr>
          <w:ilvl w:val="1"/>
          <w:numId w:val="33"/>
        </w:numPr>
        <w:rPr>
          <w:b/>
        </w:rPr>
      </w:pPr>
      <w:r w:rsidRPr="003C643D">
        <w:rPr>
          <w:b/>
        </w:rPr>
        <w:t xml:space="preserve">When </w:t>
      </w:r>
      <w:r w:rsidR="00627F26" w:rsidRPr="003C643D">
        <w:rPr>
          <w:b/>
        </w:rPr>
        <w:t>to use Component-</w:t>
      </w:r>
      <w:r w:rsidRPr="003C643D">
        <w:rPr>
          <w:b/>
        </w:rPr>
        <w:t>based model.</w:t>
      </w:r>
    </w:p>
    <w:p w:rsidR="00627F26" w:rsidRDefault="00627F26" w:rsidP="00627F26">
      <w:pPr>
        <w:pStyle w:val="ListParagraph"/>
        <w:numPr>
          <w:ilvl w:val="0"/>
          <w:numId w:val="30"/>
        </w:numPr>
      </w:pPr>
      <w:r>
        <w:t>There is greater difficulty in managing requirements;</w:t>
      </w:r>
    </w:p>
    <w:p w:rsidR="00627F26" w:rsidRDefault="00627F26" w:rsidP="00627F26">
      <w:pPr>
        <w:pStyle w:val="ListParagraph"/>
        <w:numPr>
          <w:ilvl w:val="0"/>
          <w:numId w:val="30"/>
        </w:numPr>
      </w:pPr>
      <w:r>
        <w:t xml:space="preserve"> Greater efforts are needed to develop reusable units.</w:t>
      </w:r>
    </w:p>
    <w:p w:rsidR="00627F26" w:rsidRDefault="00627F26" w:rsidP="00627F26">
      <w:pPr>
        <w:pStyle w:val="ListParagraph"/>
        <w:numPr>
          <w:ilvl w:val="0"/>
          <w:numId w:val="30"/>
        </w:numPr>
      </w:pPr>
      <w:r>
        <w:t>Greater efforts are needed for providing component specifications and additional material that help developers/consumers of the components.</w:t>
      </w:r>
    </w:p>
    <w:p w:rsidR="003C643D" w:rsidRDefault="003C643D" w:rsidP="003C643D">
      <w:pPr>
        <w:ind w:left="1080"/>
      </w:pPr>
    </w:p>
    <w:p w:rsidR="00191BC0" w:rsidRPr="003C643D" w:rsidRDefault="00AB75DC" w:rsidP="003C643D">
      <w:pPr>
        <w:pStyle w:val="ListParagraph"/>
        <w:numPr>
          <w:ilvl w:val="0"/>
          <w:numId w:val="33"/>
        </w:numPr>
        <w:jc w:val="center"/>
        <w:rPr>
          <w:b/>
        </w:rPr>
      </w:pPr>
      <w:r w:rsidRPr="003C643D">
        <w:rPr>
          <w:b/>
        </w:rPr>
        <w:t>Comparative analysis of Waterfall, Evolutionary and Component based development.</w:t>
      </w:r>
      <w:r w:rsidR="007F0CE9" w:rsidRPr="003C643D">
        <w:rPr>
          <w:b/>
        </w:rPr>
        <w:fldChar w:fldCharType="begin" w:fldLock="1"/>
      </w:r>
      <w:r w:rsidR="00A020B8">
        <w:rPr>
          <w:b/>
        </w:rPr>
        <w:instrText>ADDIN CSL_CITATION {"citationItems":[{"id":"ITEM-1","itemData":{"ISBN":"9783030519650","abstract":"Software Engineering encompasses a lot of processes ofwhich writing of efficient codes for development of high quality and effective programs is one of them. Development of quality software is achieved through a well-articulated Software Development Life Cycle (SDLC) model. Delivery of software project within timeline and budget require thorough analysis from which these two per- tinent questions must be answered such as what shall we do next and how long shall we continue to do it’? Therefore, the need for an appropriate SDLC model for a software project is of high significance. V-Model is applicable in project that requires a lot of time and are complex in nature. When the focus of the project is more of quality than fast delivery time, then V-Model is a choice of SDLC to be considered. Also, Waterfall model is desirable when quality control is of concern with short project duration. On the other hand, Spiral Model is desirable when organizational expectations are unpredictable concerning the software develop- ment process. Irrespective of the size of the project, delivery time and level of expertise involved, the organization of the project plays a significant role in the choice of SDLC model. SDLC model under consideration, must take into cog- nizance the level of risk, duration of the project and cost implication associated with every software project for successful completion. Comparative analysis of the three SDLC models studied was presented.","author":[{"dropping-particle":"","family":"Akinsola","given":"Jide E T","non-dropping-particle":"","parse-names":false,"suffix":""},{"dropping-particle":"","family":"Ogunbanwo","given":"Afolakemi S","non-dropping-particle":"","parse-names":false,"suffix":""},{"dropping-particle":"","family":"B","given":"Olatunji J Okesola","non-dropping-particle":"","parse-names":false,"suffix":""}],"id":"ITEM-1","issued":{"date-parts":[["2021"]]},"page":"310-322","title":"Comparative Analysis of Software Development Life Cycle Models ( SDLC )","type":"article-journal","volume":"1"},"uris":["http://www.mendeley.com/documents/?uuid=6b7ac273-97c7-48ef-8672-3fcb75e186d9"]}],"mendeley":{"formattedCitation":"(Akinsola et al., 2021)","plainTextFormattedCitation":"(Akinsola et al., 2021)","previouslyFormattedCitation":"(Akinsola et al., 2021)"},"properties":{"noteIndex":0},"schema":"https://github.com/citation-style-language/schema/raw/master/csl-citation.json"}</w:instrText>
      </w:r>
      <w:r w:rsidR="007F0CE9" w:rsidRPr="003C643D">
        <w:rPr>
          <w:b/>
        </w:rPr>
        <w:fldChar w:fldCharType="separate"/>
      </w:r>
      <w:r w:rsidR="00A020B8" w:rsidRPr="00A020B8">
        <w:rPr>
          <w:noProof/>
        </w:rPr>
        <w:t>(Akinsola et al., 2021)</w:t>
      </w:r>
      <w:r w:rsidR="007F0CE9" w:rsidRPr="003C643D">
        <w:rPr>
          <w:b/>
        </w:rPr>
        <w:fldChar w:fldCharType="end"/>
      </w:r>
    </w:p>
    <w:p w:rsidR="0065317B" w:rsidRDefault="0065317B" w:rsidP="00AB75DC">
      <w:pPr>
        <w:jc w:val="center"/>
      </w:pPr>
    </w:p>
    <w:tbl>
      <w:tblPr>
        <w:tblStyle w:val="TableGrid"/>
        <w:tblW w:w="10491" w:type="dxa"/>
        <w:tblInd w:w="-431" w:type="dxa"/>
        <w:tblLayout w:type="fixed"/>
        <w:tblLook w:val="04A0" w:firstRow="1" w:lastRow="0" w:firstColumn="1" w:lastColumn="0" w:noHBand="0" w:noVBand="1"/>
      </w:tblPr>
      <w:tblGrid>
        <w:gridCol w:w="1986"/>
        <w:gridCol w:w="2551"/>
        <w:gridCol w:w="2977"/>
        <w:gridCol w:w="2977"/>
      </w:tblGrid>
      <w:tr w:rsidR="00191BC0" w:rsidTr="004E54CE">
        <w:tc>
          <w:tcPr>
            <w:tcW w:w="1986" w:type="dxa"/>
          </w:tcPr>
          <w:p w:rsidR="00191BC0" w:rsidRPr="0065317B" w:rsidRDefault="00191BC0" w:rsidP="00AB75DC">
            <w:pPr>
              <w:jc w:val="center"/>
              <w:rPr>
                <w:b/>
              </w:rPr>
            </w:pPr>
            <w:r w:rsidRPr="0065317B">
              <w:rPr>
                <w:b/>
              </w:rPr>
              <w:t>Features/models</w:t>
            </w:r>
          </w:p>
        </w:tc>
        <w:tc>
          <w:tcPr>
            <w:tcW w:w="2551" w:type="dxa"/>
          </w:tcPr>
          <w:p w:rsidR="00191BC0" w:rsidRPr="0065317B" w:rsidRDefault="00191BC0" w:rsidP="00AB75DC">
            <w:pPr>
              <w:jc w:val="center"/>
              <w:rPr>
                <w:b/>
              </w:rPr>
            </w:pPr>
            <w:r w:rsidRPr="0065317B">
              <w:rPr>
                <w:b/>
              </w:rPr>
              <w:t>Waterfall model</w:t>
            </w:r>
          </w:p>
        </w:tc>
        <w:tc>
          <w:tcPr>
            <w:tcW w:w="2977" w:type="dxa"/>
          </w:tcPr>
          <w:p w:rsidR="00191BC0" w:rsidRPr="0065317B" w:rsidRDefault="00191BC0" w:rsidP="00AB75DC">
            <w:pPr>
              <w:jc w:val="center"/>
              <w:rPr>
                <w:b/>
              </w:rPr>
            </w:pPr>
            <w:r w:rsidRPr="0065317B">
              <w:rPr>
                <w:b/>
              </w:rPr>
              <w:t>Evolutionary model</w:t>
            </w:r>
          </w:p>
        </w:tc>
        <w:tc>
          <w:tcPr>
            <w:tcW w:w="2977" w:type="dxa"/>
          </w:tcPr>
          <w:p w:rsidR="00191BC0" w:rsidRPr="0065317B" w:rsidRDefault="00191BC0" w:rsidP="00AB75DC">
            <w:pPr>
              <w:jc w:val="center"/>
              <w:rPr>
                <w:b/>
              </w:rPr>
            </w:pPr>
            <w:r w:rsidRPr="0065317B">
              <w:rPr>
                <w:b/>
              </w:rPr>
              <w:t xml:space="preserve">Component Based </w:t>
            </w:r>
            <w:r w:rsidR="00164F57" w:rsidRPr="0065317B">
              <w:rPr>
                <w:b/>
              </w:rPr>
              <w:t>Development</w:t>
            </w:r>
          </w:p>
        </w:tc>
      </w:tr>
      <w:tr w:rsidR="00191BC0" w:rsidTr="004E54CE">
        <w:tc>
          <w:tcPr>
            <w:tcW w:w="1986" w:type="dxa"/>
          </w:tcPr>
          <w:p w:rsidR="00191BC0" w:rsidRPr="0065317B" w:rsidRDefault="00191BC0" w:rsidP="00AB75DC">
            <w:pPr>
              <w:jc w:val="center"/>
              <w:rPr>
                <w:b/>
              </w:rPr>
            </w:pPr>
            <w:r w:rsidRPr="0065317B">
              <w:rPr>
                <w:b/>
              </w:rPr>
              <w:t>Complex project</w:t>
            </w:r>
          </w:p>
        </w:tc>
        <w:tc>
          <w:tcPr>
            <w:tcW w:w="2551" w:type="dxa"/>
          </w:tcPr>
          <w:p w:rsidR="00191BC0" w:rsidRDefault="00100D4E" w:rsidP="00AB75DC">
            <w:pPr>
              <w:jc w:val="center"/>
            </w:pPr>
            <w:r>
              <w:t>Not suitable</w:t>
            </w:r>
          </w:p>
        </w:tc>
        <w:tc>
          <w:tcPr>
            <w:tcW w:w="2977" w:type="dxa"/>
          </w:tcPr>
          <w:p w:rsidR="00191BC0" w:rsidRDefault="00464422" w:rsidP="00AB75DC">
            <w:pPr>
              <w:jc w:val="center"/>
            </w:pPr>
            <w:r>
              <w:t>S</w:t>
            </w:r>
            <w:r w:rsidR="00B80839">
              <w:t>uitable</w:t>
            </w:r>
          </w:p>
        </w:tc>
        <w:tc>
          <w:tcPr>
            <w:tcW w:w="2977" w:type="dxa"/>
          </w:tcPr>
          <w:p w:rsidR="00191BC0" w:rsidRDefault="00464422" w:rsidP="00AB75DC">
            <w:pPr>
              <w:jc w:val="center"/>
            </w:pPr>
            <w:r>
              <w:t xml:space="preserve">Very </w:t>
            </w:r>
            <w:r w:rsidR="00174889">
              <w:t>Suitable</w:t>
            </w:r>
          </w:p>
        </w:tc>
      </w:tr>
      <w:tr w:rsidR="00191BC0" w:rsidTr="004E54CE">
        <w:tc>
          <w:tcPr>
            <w:tcW w:w="1986" w:type="dxa"/>
          </w:tcPr>
          <w:p w:rsidR="00191BC0" w:rsidRPr="0065317B" w:rsidRDefault="00191BC0" w:rsidP="00AB75DC">
            <w:pPr>
              <w:jc w:val="center"/>
              <w:rPr>
                <w:b/>
              </w:rPr>
            </w:pPr>
            <w:r w:rsidRPr="0065317B">
              <w:rPr>
                <w:b/>
              </w:rPr>
              <w:t>Project size</w:t>
            </w:r>
          </w:p>
        </w:tc>
        <w:tc>
          <w:tcPr>
            <w:tcW w:w="2551" w:type="dxa"/>
          </w:tcPr>
          <w:p w:rsidR="00191BC0" w:rsidRDefault="00BE2D98" w:rsidP="00AB75DC">
            <w:pPr>
              <w:jc w:val="center"/>
            </w:pPr>
            <w:r>
              <w:t>Medium</w:t>
            </w:r>
          </w:p>
        </w:tc>
        <w:tc>
          <w:tcPr>
            <w:tcW w:w="2977" w:type="dxa"/>
          </w:tcPr>
          <w:p w:rsidR="00191BC0" w:rsidRDefault="00041F77" w:rsidP="00AB75DC">
            <w:pPr>
              <w:jc w:val="center"/>
            </w:pPr>
            <w:r>
              <w:t xml:space="preserve">Large </w:t>
            </w:r>
          </w:p>
        </w:tc>
        <w:tc>
          <w:tcPr>
            <w:tcW w:w="2977" w:type="dxa"/>
          </w:tcPr>
          <w:p w:rsidR="00191BC0" w:rsidRDefault="00041F77" w:rsidP="00041F77">
            <w:pPr>
              <w:jc w:val="center"/>
            </w:pPr>
            <w:r>
              <w:t>Medium to large</w:t>
            </w:r>
          </w:p>
        </w:tc>
      </w:tr>
      <w:tr w:rsidR="00191BC0" w:rsidTr="004E54CE">
        <w:tc>
          <w:tcPr>
            <w:tcW w:w="1986" w:type="dxa"/>
          </w:tcPr>
          <w:p w:rsidR="00191BC0" w:rsidRPr="0065317B" w:rsidRDefault="00191BC0" w:rsidP="00AB75DC">
            <w:pPr>
              <w:jc w:val="center"/>
              <w:rPr>
                <w:b/>
              </w:rPr>
            </w:pPr>
            <w:r w:rsidRPr="0065317B">
              <w:rPr>
                <w:b/>
              </w:rPr>
              <w:t>Project Duration</w:t>
            </w:r>
          </w:p>
        </w:tc>
        <w:tc>
          <w:tcPr>
            <w:tcW w:w="2551" w:type="dxa"/>
          </w:tcPr>
          <w:p w:rsidR="00191BC0" w:rsidRDefault="00B80839" w:rsidP="00AB75DC">
            <w:pPr>
              <w:jc w:val="center"/>
            </w:pPr>
            <w:r>
              <w:t>Long time duration</w:t>
            </w:r>
          </w:p>
        </w:tc>
        <w:tc>
          <w:tcPr>
            <w:tcW w:w="2977" w:type="dxa"/>
          </w:tcPr>
          <w:p w:rsidR="00191BC0" w:rsidRDefault="00B80839" w:rsidP="00AB75DC">
            <w:pPr>
              <w:jc w:val="center"/>
            </w:pPr>
            <w:r>
              <w:t>S</w:t>
            </w:r>
            <w:r w:rsidR="00464422">
              <w:t>horter</w:t>
            </w:r>
            <w:r>
              <w:t xml:space="preserve"> duration</w:t>
            </w:r>
          </w:p>
        </w:tc>
        <w:tc>
          <w:tcPr>
            <w:tcW w:w="2977" w:type="dxa"/>
          </w:tcPr>
          <w:p w:rsidR="00191BC0" w:rsidRDefault="00B80839" w:rsidP="00AB75DC">
            <w:pPr>
              <w:jc w:val="center"/>
            </w:pPr>
            <w:r>
              <w:t>Short time duration</w:t>
            </w:r>
          </w:p>
        </w:tc>
      </w:tr>
      <w:tr w:rsidR="00191BC0" w:rsidTr="004E54CE">
        <w:tc>
          <w:tcPr>
            <w:tcW w:w="1986" w:type="dxa"/>
          </w:tcPr>
          <w:p w:rsidR="00191BC0" w:rsidRPr="0065317B" w:rsidRDefault="00191BC0" w:rsidP="00AB75DC">
            <w:pPr>
              <w:jc w:val="center"/>
              <w:rPr>
                <w:b/>
              </w:rPr>
            </w:pPr>
            <w:r w:rsidRPr="0065317B">
              <w:rPr>
                <w:b/>
              </w:rPr>
              <w:t>Planning period</w:t>
            </w:r>
          </w:p>
        </w:tc>
        <w:tc>
          <w:tcPr>
            <w:tcW w:w="2551" w:type="dxa"/>
          </w:tcPr>
          <w:p w:rsidR="00191BC0" w:rsidRDefault="00BE2D98" w:rsidP="00AB75DC">
            <w:pPr>
              <w:jc w:val="center"/>
            </w:pPr>
            <w:r>
              <w:t>Requires long term planning</w:t>
            </w:r>
          </w:p>
        </w:tc>
        <w:tc>
          <w:tcPr>
            <w:tcW w:w="2977" w:type="dxa"/>
          </w:tcPr>
          <w:p w:rsidR="00191BC0" w:rsidRDefault="00174889" w:rsidP="00AB75DC">
            <w:pPr>
              <w:jc w:val="center"/>
            </w:pPr>
            <w:r>
              <w:t xml:space="preserve">Requires </w:t>
            </w:r>
            <w:r w:rsidR="00464422">
              <w:t>less</w:t>
            </w:r>
            <w:r>
              <w:t xml:space="preserve"> term planning</w:t>
            </w:r>
          </w:p>
        </w:tc>
        <w:tc>
          <w:tcPr>
            <w:tcW w:w="2977" w:type="dxa"/>
          </w:tcPr>
          <w:p w:rsidR="00191BC0" w:rsidRDefault="00174889" w:rsidP="00AB75DC">
            <w:pPr>
              <w:jc w:val="center"/>
            </w:pPr>
            <w:r>
              <w:t>Requires medium term planning</w:t>
            </w:r>
          </w:p>
        </w:tc>
      </w:tr>
      <w:tr w:rsidR="00191BC0" w:rsidTr="004E54CE">
        <w:tc>
          <w:tcPr>
            <w:tcW w:w="1986" w:type="dxa"/>
          </w:tcPr>
          <w:p w:rsidR="00191BC0" w:rsidRPr="0065317B" w:rsidRDefault="00191BC0" w:rsidP="00AB75DC">
            <w:pPr>
              <w:jc w:val="center"/>
              <w:rPr>
                <w:b/>
              </w:rPr>
            </w:pPr>
            <w:r w:rsidRPr="0065317B">
              <w:rPr>
                <w:b/>
              </w:rPr>
              <w:t>Project development method</w:t>
            </w:r>
          </w:p>
        </w:tc>
        <w:tc>
          <w:tcPr>
            <w:tcW w:w="2551" w:type="dxa"/>
          </w:tcPr>
          <w:p w:rsidR="00191BC0" w:rsidRDefault="00BE2D98" w:rsidP="00AB75DC">
            <w:pPr>
              <w:jc w:val="center"/>
            </w:pPr>
            <w:r>
              <w:t>Top-down with sequential</w:t>
            </w:r>
          </w:p>
        </w:tc>
        <w:tc>
          <w:tcPr>
            <w:tcW w:w="2977" w:type="dxa"/>
          </w:tcPr>
          <w:p w:rsidR="00191BC0" w:rsidRDefault="0065317B" w:rsidP="00AB75DC">
            <w:pPr>
              <w:jc w:val="center"/>
            </w:pPr>
            <w:r>
              <w:t>Top-down and bottom-up with prototyping.</w:t>
            </w:r>
          </w:p>
        </w:tc>
        <w:tc>
          <w:tcPr>
            <w:tcW w:w="2977" w:type="dxa"/>
          </w:tcPr>
          <w:p w:rsidR="00191BC0" w:rsidRDefault="00041F77" w:rsidP="00AB75DC">
            <w:pPr>
              <w:jc w:val="center"/>
            </w:pPr>
            <w:r>
              <w:t>Top-down and bottom-up</w:t>
            </w:r>
            <w:r w:rsidR="0065317B">
              <w:t xml:space="preserve"> with parallel development</w:t>
            </w:r>
          </w:p>
        </w:tc>
      </w:tr>
      <w:tr w:rsidR="00191BC0" w:rsidTr="004E54CE">
        <w:tc>
          <w:tcPr>
            <w:tcW w:w="1986" w:type="dxa"/>
          </w:tcPr>
          <w:p w:rsidR="00191BC0" w:rsidRPr="0065317B" w:rsidRDefault="00191BC0" w:rsidP="00AB75DC">
            <w:pPr>
              <w:jc w:val="center"/>
              <w:rPr>
                <w:b/>
              </w:rPr>
            </w:pPr>
            <w:r w:rsidRPr="0065317B">
              <w:rPr>
                <w:b/>
              </w:rPr>
              <w:t>Project with risk</w:t>
            </w:r>
          </w:p>
        </w:tc>
        <w:tc>
          <w:tcPr>
            <w:tcW w:w="2551" w:type="dxa"/>
          </w:tcPr>
          <w:p w:rsidR="00191BC0" w:rsidRDefault="00BE2D98" w:rsidP="00AB75DC">
            <w:pPr>
              <w:jc w:val="center"/>
            </w:pPr>
            <w:r>
              <w:t>Not suitable</w:t>
            </w:r>
          </w:p>
        </w:tc>
        <w:tc>
          <w:tcPr>
            <w:tcW w:w="2977" w:type="dxa"/>
          </w:tcPr>
          <w:p w:rsidR="00191BC0" w:rsidRDefault="00464422" w:rsidP="00AB75DC">
            <w:pPr>
              <w:jc w:val="center"/>
            </w:pPr>
            <w:r>
              <w:t>Suitable</w:t>
            </w:r>
          </w:p>
        </w:tc>
        <w:tc>
          <w:tcPr>
            <w:tcW w:w="2977" w:type="dxa"/>
          </w:tcPr>
          <w:p w:rsidR="00191BC0" w:rsidRDefault="00464422" w:rsidP="00AB75DC">
            <w:pPr>
              <w:jc w:val="center"/>
            </w:pPr>
            <w:r>
              <w:t>Very suitable</w:t>
            </w:r>
          </w:p>
        </w:tc>
      </w:tr>
      <w:tr w:rsidR="00191BC0" w:rsidTr="004E54CE">
        <w:tc>
          <w:tcPr>
            <w:tcW w:w="1986" w:type="dxa"/>
          </w:tcPr>
          <w:p w:rsidR="00191BC0" w:rsidRPr="0065317B" w:rsidRDefault="00191BC0" w:rsidP="00AB75DC">
            <w:pPr>
              <w:jc w:val="center"/>
              <w:rPr>
                <w:b/>
              </w:rPr>
            </w:pPr>
            <w:r w:rsidRPr="0065317B">
              <w:rPr>
                <w:b/>
              </w:rPr>
              <w:t>Implementation/initial cost</w:t>
            </w:r>
          </w:p>
        </w:tc>
        <w:tc>
          <w:tcPr>
            <w:tcW w:w="2551" w:type="dxa"/>
          </w:tcPr>
          <w:p w:rsidR="00191BC0" w:rsidRDefault="00BE2D98" w:rsidP="00AB75DC">
            <w:pPr>
              <w:jc w:val="center"/>
            </w:pPr>
            <w:r>
              <w:t>Not costly</w:t>
            </w:r>
          </w:p>
        </w:tc>
        <w:tc>
          <w:tcPr>
            <w:tcW w:w="2977" w:type="dxa"/>
          </w:tcPr>
          <w:p w:rsidR="00191BC0" w:rsidRDefault="00C71786" w:rsidP="00C71786">
            <w:pPr>
              <w:jc w:val="center"/>
            </w:pPr>
            <w:r>
              <w:t>C</w:t>
            </w:r>
            <w:r w:rsidR="00B80839">
              <w:t>ostly</w:t>
            </w:r>
            <w:r>
              <w:t xml:space="preserve"> </w:t>
            </w:r>
          </w:p>
        </w:tc>
        <w:tc>
          <w:tcPr>
            <w:tcW w:w="2977" w:type="dxa"/>
          </w:tcPr>
          <w:p w:rsidR="00191BC0" w:rsidRDefault="00B80839" w:rsidP="00AB75DC">
            <w:pPr>
              <w:jc w:val="center"/>
            </w:pPr>
            <w:r>
              <w:t>Less costly</w:t>
            </w:r>
          </w:p>
        </w:tc>
      </w:tr>
      <w:tr w:rsidR="00A368ED" w:rsidTr="004E54CE">
        <w:tc>
          <w:tcPr>
            <w:tcW w:w="1986" w:type="dxa"/>
          </w:tcPr>
          <w:p w:rsidR="00A368ED" w:rsidRPr="0065317B" w:rsidRDefault="005C1376" w:rsidP="00AB75DC">
            <w:pPr>
              <w:jc w:val="center"/>
              <w:rPr>
                <w:b/>
              </w:rPr>
            </w:pPr>
            <w:r w:rsidRPr="0065317B">
              <w:rPr>
                <w:b/>
              </w:rPr>
              <w:t>Reliability of the model</w:t>
            </w:r>
          </w:p>
        </w:tc>
        <w:tc>
          <w:tcPr>
            <w:tcW w:w="2551" w:type="dxa"/>
          </w:tcPr>
          <w:p w:rsidR="00A368ED" w:rsidRDefault="00BE2D98" w:rsidP="00AB75DC">
            <w:pPr>
              <w:jc w:val="center"/>
            </w:pPr>
            <w:r>
              <w:t>High level of risk and insecurity</w:t>
            </w:r>
          </w:p>
        </w:tc>
        <w:tc>
          <w:tcPr>
            <w:tcW w:w="2977" w:type="dxa"/>
          </w:tcPr>
          <w:p w:rsidR="00A368ED" w:rsidRDefault="00C71786" w:rsidP="00AB75DC">
            <w:pPr>
              <w:jc w:val="center"/>
            </w:pPr>
            <w:r>
              <w:t>Reliable and secured</w:t>
            </w:r>
          </w:p>
        </w:tc>
        <w:tc>
          <w:tcPr>
            <w:tcW w:w="2977" w:type="dxa"/>
          </w:tcPr>
          <w:p w:rsidR="00A368ED" w:rsidRDefault="00C71786" w:rsidP="00AB75DC">
            <w:pPr>
              <w:jc w:val="center"/>
            </w:pPr>
            <w:r>
              <w:t>Reliable and secured</w:t>
            </w:r>
          </w:p>
        </w:tc>
      </w:tr>
      <w:tr w:rsidR="00A368ED" w:rsidTr="004E54CE">
        <w:tc>
          <w:tcPr>
            <w:tcW w:w="1986" w:type="dxa"/>
          </w:tcPr>
          <w:p w:rsidR="00A368ED" w:rsidRPr="0065317B" w:rsidRDefault="006D72D3" w:rsidP="00AB75DC">
            <w:pPr>
              <w:jc w:val="center"/>
              <w:rPr>
                <w:b/>
              </w:rPr>
            </w:pPr>
            <w:r w:rsidRPr="0065317B">
              <w:rPr>
                <w:b/>
              </w:rPr>
              <w:t>Error discovery</w:t>
            </w:r>
          </w:p>
        </w:tc>
        <w:tc>
          <w:tcPr>
            <w:tcW w:w="2551" w:type="dxa"/>
          </w:tcPr>
          <w:p w:rsidR="00A368ED" w:rsidRDefault="00BE2D98" w:rsidP="00AB75DC">
            <w:pPr>
              <w:jc w:val="center"/>
            </w:pPr>
            <w:r>
              <w:t>Quite late</w:t>
            </w:r>
          </w:p>
        </w:tc>
        <w:tc>
          <w:tcPr>
            <w:tcW w:w="2977" w:type="dxa"/>
          </w:tcPr>
          <w:p w:rsidR="00A368ED" w:rsidRDefault="00464422" w:rsidP="00AB75DC">
            <w:pPr>
              <w:jc w:val="center"/>
            </w:pPr>
            <w:r>
              <w:t>Very Early</w:t>
            </w:r>
          </w:p>
        </w:tc>
        <w:tc>
          <w:tcPr>
            <w:tcW w:w="2977" w:type="dxa"/>
          </w:tcPr>
          <w:p w:rsidR="00A368ED" w:rsidRDefault="0097231C" w:rsidP="00AB75DC">
            <w:pPr>
              <w:jc w:val="center"/>
            </w:pPr>
            <w:r>
              <w:t>Early</w:t>
            </w:r>
          </w:p>
        </w:tc>
      </w:tr>
      <w:tr w:rsidR="00A368ED" w:rsidTr="004E54CE">
        <w:tc>
          <w:tcPr>
            <w:tcW w:w="1986" w:type="dxa"/>
          </w:tcPr>
          <w:p w:rsidR="00A368ED" w:rsidRPr="0065317B" w:rsidRDefault="006D72D3" w:rsidP="00AB75DC">
            <w:pPr>
              <w:jc w:val="center"/>
              <w:rPr>
                <w:b/>
              </w:rPr>
            </w:pPr>
            <w:r w:rsidRPr="0065317B">
              <w:rPr>
                <w:b/>
              </w:rPr>
              <w:t>Associated cost</w:t>
            </w:r>
          </w:p>
        </w:tc>
        <w:tc>
          <w:tcPr>
            <w:tcW w:w="2551" w:type="dxa"/>
          </w:tcPr>
          <w:p w:rsidR="00A368ED" w:rsidRDefault="00CF7044" w:rsidP="00AB75DC">
            <w:pPr>
              <w:jc w:val="center"/>
            </w:pPr>
            <w:r>
              <w:t>medium</w:t>
            </w:r>
          </w:p>
        </w:tc>
        <w:tc>
          <w:tcPr>
            <w:tcW w:w="2977" w:type="dxa"/>
          </w:tcPr>
          <w:p w:rsidR="00A368ED" w:rsidRDefault="00CF7044" w:rsidP="00AB75DC">
            <w:pPr>
              <w:jc w:val="center"/>
            </w:pPr>
            <w:r>
              <w:t>high</w:t>
            </w:r>
          </w:p>
        </w:tc>
        <w:tc>
          <w:tcPr>
            <w:tcW w:w="2977" w:type="dxa"/>
          </w:tcPr>
          <w:p w:rsidR="00A368ED" w:rsidRDefault="00CF7044" w:rsidP="00AB75DC">
            <w:pPr>
              <w:jc w:val="center"/>
            </w:pPr>
            <w:r>
              <w:t>low</w:t>
            </w:r>
          </w:p>
        </w:tc>
      </w:tr>
      <w:tr w:rsidR="00A368ED" w:rsidTr="004E54CE">
        <w:tc>
          <w:tcPr>
            <w:tcW w:w="1986" w:type="dxa"/>
          </w:tcPr>
          <w:p w:rsidR="00A368ED" w:rsidRPr="0065317B" w:rsidRDefault="006D72D3" w:rsidP="00AB75DC">
            <w:pPr>
              <w:jc w:val="center"/>
              <w:rPr>
                <w:b/>
              </w:rPr>
            </w:pPr>
            <w:r w:rsidRPr="0065317B">
              <w:rPr>
                <w:b/>
              </w:rPr>
              <w:t>Implementation</w:t>
            </w:r>
          </w:p>
        </w:tc>
        <w:tc>
          <w:tcPr>
            <w:tcW w:w="2551" w:type="dxa"/>
          </w:tcPr>
          <w:p w:rsidR="00A368ED" w:rsidRDefault="00BE2D98" w:rsidP="00AB75DC">
            <w:pPr>
              <w:jc w:val="center"/>
            </w:pPr>
            <w:r>
              <w:t>Simple</w:t>
            </w:r>
          </w:p>
        </w:tc>
        <w:tc>
          <w:tcPr>
            <w:tcW w:w="2977" w:type="dxa"/>
          </w:tcPr>
          <w:p w:rsidR="00A368ED" w:rsidRDefault="00464422" w:rsidP="00AB75DC">
            <w:pPr>
              <w:jc w:val="center"/>
            </w:pPr>
            <w:r>
              <w:t>Complex</w:t>
            </w:r>
          </w:p>
        </w:tc>
        <w:tc>
          <w:tcPr>
            <w:tcW w:w="2977" w:type="dxa"/>
          </w:tcPr>
          <w:p w:rsidR="00A368ED" w:rsidRDefault="00464422" w:rsidP="00AB75DC">
            <w:pPr>
              <w:jc w:val="center"/>
            </w:pPr>
            <w:r>
              <w:t>Very complex</w:t>
            </w:r>
          </w:p>
        </w:tc>
      </w:tr>
      <w:tr w:rsidR="00A368ED" w:rsidTr="004E54CE">
        <w:tc>
          <w:tcPr>
            <w:tcW w:w="1986" w:type="dxa"/>
          </w:tcPr>
          <w:p w:rsidR="00A368ED" w:rsidRPr="0065317B" w:rsidRDefault="006D72D3" w:rsidP="00AB75DC">
            <w:pPr>
              <w:jc w:val="center"/>
              <w:rPr>
                <w:b/>
              </w:rPr>
            </w:pPr>
            <w:r w:rsidRPr="0065317B">
              <w:rPr>
                <w:b/>
              </w:rPr>
              <w:t>Scalability</w:t>
            </w:r>
          </w:p>
        </w:tc>
        <w:tc>
          <w:tcPr>
            <w:tcW w:w="2551" w:type="dxa"/>
          </w:tcPr>
          <w:p w:rsidR="00A368ED" w:rsidRDefault="00BE2D98" w:rsidP="00AB75DC">
            <w:pPr>
              <w:jc w:val="center"/>
            </w:pPr>
            <w:r>
              <w:t>Not suitable</w:t>
            </w:r>
          </w:p>
        </w:tc>
        <w:tc>
          <w:tcPr>
            <w:tcW w:w="2977" w:type="dxa"/>
          </w:tcPr>
          <w:p w:rsidR="00A368ED" w:rsidRDefault="00464422" w:rsidP="00AB75DC">
            <w:pPr>
              <w:jc w:val="center"/>
            </w:pPr>
            <w:r>
              <w:t>Suitable</w:t>
            </w:r>
          </w:p>
        </w:tc>
        <w:tc>
          <w:tcPr>
            <w:tcW w:w="2977" w:type="dxa"/>
          </w:tcPr>
          <w:p w:rsidR="00A368ED" w:rsidRDefault="00464422" w:rsidP="00AB75DC">
            <w:pPr>
              <w:jc w:val="center"/>
            </w:pPr>
            <w:r>
              <w:t>Very suitable</w:t>
            </w:r>
          </w:p>
        </w:tc>
      </w:tr>
      <w:tr w:rsidR="00A368ED" w:rsidTr="004E54CE">
        <w:tc>
          <w:tcPr>
            <w:tcW w:w="1986" w:type="dxa"/>
          </w:tcPr>
          <w:p w:rsidR="00A368ED" w:rsidRPr="0065317B" w:rsidRDefault="006D72D3" w:rsidP="00AB75DC">
            <w:pPr>
              <w:jc w:val="center"/>
              <w:rPr>
                <w:b/>
              </w:rPr>
            </w:pPr>
            <w:r w:rsidRPr="0065317B">
              <w:rPr>
                <w:b/>
              </w:rPr>
              <w:t>Risk analysis</w:t>
            </w:r>
          </w:p>
        </w:tc>
        <w:tc>
          <w:tcPr>
            <w:tcW w:w="2551" w:type="dxa"/>
          </w:tcPr>
          <w:p w:rsidR="00A368ED" w:rsidRDefault="00BE2D98" w:rsidP="00AB75DC">
            <w:pPr>
              <w:jc w:val="center"/>
            </w:pPr>
            <w:r>
              <w:t>No risk assurance</w:t>
            </w:r>
          </w:p>
        </w:tc>
        <w:tc>
          <w:tcPr>
            <w:tcW w:w="2977" w:type="dxa"/>
          </w:tcPr>
          <w:p w:rsidR="00A368ED" w:rsidRDefault="0097231C" w:rsidP="00AB75DC">
            <w:pPr>
              <w:jc w:val="center"/>
            </w:pPr>
            <w:r>
              <w:t xml:space="preserve">High </w:t>
            </w:r>
            <w:r w:rsidR="00464422">
              <w:t>risk assurance</w:t>
            </w:r>
          </w:p>
        </w:tc>
        <w:tc>
          <w:tcPr>
            <w:tcW w:w="2977" w:type="dxa"/>
          </w:tcPr>
          <w:p w:rsidR="00A368ED" w:rsidRDefault="00464422" w:rsidP="00AB75DC">
            <w:pPr>
              <w:jc w:val="center"/>
            </w:pPr>
            <w:r>
              <w:t>Medium risk assurance</w:t>
            </w:r>
          </w:p>
        </w:tc>
      </w:tr>
      <w:tr w:rsidR="00A368ED" w:rsidTr="004E54CE">
        <w:tc>
          <w:tcPr>
            <w:tcW w:w="1986" w:type="dxa"/>
          </w:tcPr>
          <w:p w:rsidR="00A368ED" w:rsidRPr="0065317B" w:rsidRDefault="006D72D3" w:rsidP="00AB75DC">
            <w:pPr>
              <w:jc w:val="center"/>
              <w:rPr>
                <w:b/>
              </w:rPr>
            </w:pPr>
            <w:r w:rsidRPr="0065317B">
              <w:rPr>
                <w:b/>
              </w:rPr>
              <w:lastRenderedPageBreak/>
              <w:t>Long term project</w:t>
            </w:r>
          </w:p>
        </w:tc>
        <w:tc>
          <w:tcPr>
            <w:tcW w:w="2551" w:type="dxa"/>
          </w:tcPr>
          <w:p w:rsidR="00A368ED" w:rsidRDefault="00BE2D98" w:rsidP="00AB75DC">
            <w:pPr>
              <w:jc w:val="center"/>
            </w:pPr>
            <w:r>
              <w:t>Not suitable</w:t>
            </w:r>
          </w:p>
        </w:tc>
        <w:tc>
          <w:tcPr>
            <w:tcW w:w="2977" w:type="dxa"/>
          </w:tcPr>
          <w:p w:rsidR="00A368ED" w:rsidRDefault="00464422" w:rsidP="00AB75DC">
            <w:pPr>
              <w:jc w:val="center"/>
            </w:pPr>
            <w:r>
              <w:t>suitable</w:t>
            </w:r>
          </w:p>
        </w:tc>
        <w:tc>
          <w:tcPr>
            <w:tcW w:w="2977" w:type="dxa"/>
          </w:tcPr>
          <w:p w:rsidR="00A368ED" w:rsidRDefault="00464422" w:rsidP="00AB75DC">
            <w:pPr>
              <w:jc w:val="center"/>
            </w:pPr>
            <w:r>
              <w:t>Very suitable</w:t>
            </w:r>
          </w:p>
        </w:tc>
      </w:tr>
      <w:tr w:rsidR="00A368ED" w:rsidTr="004E54CE">
        <w:tc>
          <w:tcPr>
            <w:tcW w:w="1986" w:type="dxa"/>
          </w:tcPr>
          <w:p w:rsidR="00A368ED" w:rsidRPr="0065317B" w:rsidRDefault="00F8420D" w:rsidP="00AB75DC">
            <w:pPr>
              <w:jc w:val="center"/>
              <w:rPr>
                <w:b/>
              </w:rPr>
            </w:pPr>
            <w:r w:rsidRPr="0065317B">
              <w:rPr>
                <w:b/>
              </w:rPr>
              <w:t>Maintenance</w:t>
            </w:r>
          </w:p>
        </w:tc>
        <w:tc>
          <w:tcPr>
            <w:tcW w:w="2551" w:type="dxa"/>
          </w:tcPr>
          <w:p w:rsidR="00A368ED" w:rsidRDefault="00BE2D98" w:rsidP="00AB75DC">
            <w:pPr>
              <w:jc w:val="center"/>
            </w:pPr>
            <w:r>
              <w:t>Less maintainable</w:t>
            </w:r>
          </w:p>
        </w:tc>
        <w:tc>
          <w:tcPr>
            <w:tcW w:w="2977" w:type="dxa"/>
          </w:tcPr>
          <w:p w:rsidR="00A368ED" w:rsidRDefault="00A368ED" w:rsidP="00AB75DC">
            <w:pPr>
              <w:jc w:val="center"/>
            </w:pPr>
          </w:p>
        </w:tc>
        <w:tc>
          <w:tcPr>
            <w:tcW w:w="2977" w:type="dxa"/>
          </w:tcPr>
          <w:p w:rsidR="00A368ED" w:rsidRDefault="00A368ED" w:rsidP="00AB75DC">
            <w:pPr>
              <w:jc w:val="center"/>
            </w:pPr>
          </w:p>
        </w:tc>
      </w:tr>
      <w:tr w:rsidR="00A368ED" w:rsidTr="004E54CE">
        <w:tc>
          <w:tcPr>
            <w:tcW w:w="1986" w:type="dxa"/>
          </w:tcPr>
          <w:p w:rsidR="00A368ED" w:rsidRPr="0065317B" w:rsidRDefault="00F8420D" w:rsidP="00AB75DC">
            <w:pPr>
              <w:jc w:val="center"/>
              <w:rPr>
                <w:b/>
              </w:rPr>
            </w:pPr>
            <w:r w:rsidRPr="0065317B">
              <w:rPr>
                <w:b/>
              </w:rPr>
              <w:t>Flexibility</w:t>
            </w:r>
          </w:p>
        </w:tc>
        <w:tc>
          <w:tcPr>
            <w:tcW w:w="2551" w:type="dxa"/>
          </w:tcPr>
          <w:p w:rsidR="00A368ED" w:rsidRDefault="00BE2D98" w:rsidP="00AB75DC">
            <w:pPr>
              <w:jc w:val="center"/>
            </w:pPr>
            <w:r>
              <w:t>Not flexible</w:t>
            </w:r>
          </w:p>
        </w:tc>
        <w:tc>
          <w:tcPr>
            <w:tcW w:w="2977" w:type="dxa"/>
          </w:tcPr>
          <w:p w:rsidR="00A368ED" w:rsidRDefault="0065317B" w:rsidP="00AB75DC">
            <w:pPr>
              <w:jc w:val="center"/>
            </w:pPr>
            <w:r>
              <w:t>Less flexible</w:t>
            </w:r>
          </w:p>
        </w:tc>
        <w:tc>
          <w:tcPr>
            <w:tcW w:w="2977" w:type="dxa"/>
          </w:tcPr>
          <w:p w:rsidR="00A368ED" w:rsidRDefault="0065317B" w:rsidP="00AB75DC">
            <w:pPr>
              <w:jc w:val="center"/>
            </w:pPr>
            <w:r>
              <w:t>Flexible</w:t>
            </w:r>
          </w:p>
        </w:tc>
      </w:tr>
      <w:tr w:rsidR="00A368ED" w:rsidTr="004E54CE">
        <w:tc>
          <w:tcPr>
            <w:tcW w:w="1986" w:type="dxa"/>
          </w:tcPr>
          <w:p w:rsidR="00A368ED" w:rsidRPr="0065317B" w:rsidRDefault="00F8420D" w:rsidP="00AB75DC">
            <w:pPr>
              <w:jc w:val="center"/>
              <w:rPr>
                <w:b/>
              </w:rPr>
            </w:pPr>
            <w:r w:rsidRPr="0065317B">
              <w:rPr>
                <w:b/>
              </w:rPr>
              <w:t>Initial requirement specification</w:t>
            </w:r>
          </w:p>
        </w:tc>
        <w:tc>
          <w:tcPr>
            <w:tcW w:w="2551" w:type="dxa"/>
          </w:tcPr>
          <w:p w:rsidR="00A368ED" w:rsidRDefault="00BE2D98" w:rsidP="00AB75DC">
            <w:pPr>
              <w:jc w:val="center"/>
            </w:pPr>
            <w:r>
              <w:t>Well documented</w:t>
            </w:r>
          </w:p>
        </w:tc>
        <w:tc>
          <w:tcPr>
            <w:tcW w:w="2977" w:type="dxa"/>
          </w:tcPr>
          <w:p w:rsidR="00A368ED" w:rsidRDefault="00BE2D98" w:rsidP="00AB75DC">
            <w:pPr>
              <w:jc w:val="center"/>
            </w:pPr>
            <w:r>
              <w:t>Changes regularly</w:t>
            </w:r>
          </w:p>
        </w:tc>
        <w:tc>
          <w:tcPr>
            <w:tcW w:w="2977" w:type="dxa"/>
          </w:tcPr>
          <w:p w:rsidR="00A368ED" w:rsidRDefault="00BE2D98" w:rsidP="00AB75DC">
            <w:pPr>
              <w:jc w:val="center"/>
            </w:pPr>
            <w:r>
              <w:t>Changes regularly</w:t>
            </w:r>
          </w:p>
        </w:tc>
      </w:tr>
      <w:tr w:rsidR="00A368ED" w:rsidTr="004E54CE">
        <w:tc>
          <w:tcPr>
            <w:tcW w:w="1986" w:type="dxa"/>
          </w:tcPr>
          <w:p w:rsidR="00A368ED" w:rsidRPr="0065317B" w:rsidRDefault="00C46C3B" w:rsidP="00AB75DC">
            <w:pPr>
              <w:jc w:val="center"/>
              <w:rPr>
                <w:b/>
              </w:rPr>
            </w:pPr>
            <w:r w:rsidRPr="0065317B">
              <w:rPr>
                <w:b/>
              </w:rPr>
              <w:t>Requirement gathering</w:t>
            </w:r>
          </w:p>
        </w:tc>
        <w:tc>
          <w:tcPr>
            <w:tcW w:w="2551" w:type="dxa"/>
          </w:tcPr>
          <w:p w:rsidR="00A368ED" w:rsidRDefault="00BE2D98" w:rsidP="00AB75DC">
            <w:pPr>
              <w:jc w:val="center"/>
            </w:pPr>
            <w:r>
              <w:t>Agreement between the client and engineers.</w:t>
            </w:r>
          </w:p>
        </w:tc>
        <w:tc>
          <w:tcPr>
            <w:tcW w:w="2977" w:type="dxa"/>
          </w:tcPr>
          <w:p w:rsidR="00A368ED" w:rsidRDefault="00BE2D98" w:rsidP="00AB75DC">
            <w:pPr>
              <w:jc w:val="center"/>
            </w:pPr>
            <w:r>
              <w:t>Disagreement between the client and engineers</w:t>
            </w:r>
          </w:p>
        </w:tc>
        <w:tc>
          <w:tcPr>
            <w:tcW w:w="2977" w:type="dxa"/>
          </w:tcPr>
          <w:p w:rsidR="00A368ED" w:rsidRDefault="0065317B" w:rsidP="00AB75DC">
            <w:pPr>
              <w:jc w:val="center"/>
            </w:pPr>
            <w:r>
              <w:t>Disagreement between the client and engineers</w:t>
            </w:r>
          </w:p>
        </w:tc>
      </w:tr>
      <w:tr w:rsidR="00A368ED" w:rsidTr="004E54CE">
        <w:tc>
          <w:tcPr>
            <w:tcW w:w="1986" w:type="dxa"/>
          </w:tcPr>
          <w:p w:rsidR="00A368ED" w:rsidRPr="0065317B" w:rsidRDefault="008F5794" w:rsidP="00AB75DC">
            <w:pPr>
              <w:jc w:val="center"/>
              <w:rPr>
                <w:b/>
              </w:rPr>
            </w:pPr>
            <w:r w:rsidRPr="0065317B">
              <w:rPr>
                <w:b/>
              </w:rPr>
              <w:t>Cost estimation</w:t>
            </w:r>
          </w:p>
        </w:tc>
        <w:tc>
          <w:tcPr>
            <w:tcW w:w="2551" w:type="dxa"/>
          </w:tcPr>
          <w:p w:rsidR="00A368ED" w:rsidRDefault="0097231C" w:rsidP="00AB75DC">
            <w:pPr>
              <w:jc w:val="center"/>
            </w:pPr>
            <w:r>
              <w:t>Easy to estimate</w:t>
            </w:r>
          </w:p>
        </w:tc>
        <w:tc>
          <w:tcPr>
            <w:tcW w:w="2977" w:type="dxa"/>
          </w:tcPr>
          <w:p w:rsidR="00A368ED" w:rsidRDefault="0097231C" w:rsidP="00AB75DC">
            <w:pPr>
              <w:jc w:val="center"/>
            </w:pPr>
            <w:r>
              <w:t>Difficult to estimate</w:t>
            </w:r>
          </w:p>
        </w:tc>
        <w:tc>
          <w:tcPr>
            <w:tcW w:w="2977" w:type="dxa"/>
          </w:tcPr>
          <w:p w:rsidR="00A368ED" w:rsidRDefault="0097231C" w:rsidP="00AB75DC">
            <w:pPr>
              <w:jc w:val="center"/>
            </w:pPr>
            <w:r>
              <w:t>Difficult to estimate</w:t>
            </w:r>
          </w:p>
        </w:tc>
      </w:tr>
      <w:tr w:rsidR="008F5794" w:rsidTr="004E54CE">
        <w:tc>
          <w:tcPr>
            <w:tcW w:w="1986" w:type="dxa"/>
          </w:tcPr>
          <w:p w:rsidR="008F5794" w:rsidRPr="0065317B" w:rsidRDefault="008F5794" w:rsidP="00AB75DC">
            <w:pPr>
              <w:jc w:val="center"/>
              <w:rPr>
                <w:b/>
              </w:rPr>
            </w:pPr>
            <w:r w:rsidRPr="0065317B">
              <w:rPr>
                <w:b/>
              </w:rPr>
              <w:t>Testing</w:t>
            </w:r>
          </w:p>
        </w:tc>
        <w:tc>
          <w:tcPr>
            <w:tcW w:w="2551" w:type="dxa"/>
          </w:tcPr>
          <w:p w:rsidR="008F5794" w:rsidRDefault="00D52312" w:rsidP="00AB75DC">
            <w:pPr>
              <w:jc w:val="center"/>
            </w:pPr>
            <w:r>
              <w:t>At the middle</w:t>
            </w:r>
          </w:p>
        </w:tc>
        <w:tc>
          <w:tcPr>
            <w:tcW w:w="2977" w:type="dxa"/>
          </w:tcPr>
          <w:p w:rsidR="008F5794" w:rsidRDefault="00D52312" w:rsidP="00AB75DC">
            <w:pPr>
              <w:jc w:val="center"/>
            </w:pPr>
            <w:r>
              <w:t>At the end of each phase</w:t>
            </w:r>
          </w:p>
        </w:tc>
        <w:tc>
          <w:tcPr>
            <w:tcW w:w="2977" w:type="dxa"/>
          </w:tcPr>
          <w:p w:rsidR="008F5794" w:rsidRDefault="007412B2" w:rsidP="00AB75DC">
            <w:pPr>
              <w:jc w:val="center"/>
            </w:pPr>
            <w:r>
              <w:t>A</w:t>
            </w:r>
            <w:r w:rsidR="00D52312">
              <w:t>t the middle of each phase</w:t>
            </w:r>
          </w:p>
        </w:tc>
      </w:tr>
      <w:tr w:rsidR="008F5794" w:rsidTr="004E54CE">
        <w:tc>
          <w:tcPr>
            <w:tcW w:w="1986" w:type="dxa"/>
          </w:tcPr>
          <w:p w:rsidR="008F5794" w:rsidRPr="0065317B" w:rsidRDefault="008F5794" w:rsidP="00AB75DC">
            <w:pPr>
              <w:jc w:val="center"/>
              <w:rPr>
                <w:b/>
              </w:rPr>
            </w:pPr>
            <w:r w:rsidRPr="0065317B">
              <w:rPr>
                <w:b/>
              </w:rPr>
              <w:t>Guarantee of success</w:t>
            </w:r>
          </w:p>
        </w:tc>
        <w:tc>
          <w:tcPr>
            <w:tcW w:w="2551" w:type="dxa"/>
          </w:tcPr>
          <w:p w:rsidR="008F5794" w:rsidRDefault="00464422" w:rsidP="00AB75DC">
            <w:pPr>
              <w:jc w:val="center"/>
            </w:pPr>
            <w:r>
              <w:t xml:space="preserve">Less </w:t>
            </w:r>
          </w:p>
        </w:tc>
        <w:tc>
          <w:tcPr>
            <w:tcW w:w="2977" w:type="dxa"/>
          </w:tcPr>
          <w:p w:rsidR="008F5794" w:rsidRDefault="00464422" w:rsidP="00AB75DC">
            <w:pPr>
              <w:jc w:val="center"/>
            </w:pPr>
            <w:r>
              <w:t>High</w:t>
            </w:r>
          </w:p>
        </w:tc>
        <w:tc>
          <w:tcPr>
            <w:tcW w:w="2977" w:type="dxa"/>
          </w:tcPr>
          <w:p w:rsidR="008F5794" w:rsidRDefault="00464422" w:rsidP="00AB75DC">
            <w:pPr>
              <w:jc w:val="center"/>
            </w:pPr>
            <w:r>
              <w:t xml:space="preserve">High </w:t>
            </w:r>
          </w:p>
        </w:tc>
      </w:tr>
      <w:tr w:rsidR="008F5794" w:rsidTr="004E54CE">
        <w:tc>
          <w:tcPr>
            <w:tcW w:w="1986" w:type="dxa"/>
          </w:tcPr>
          <w:p w:rsidR="008F5794" w:rsidRPr="0065317B" w:rsidRDefault="008F5794" w:rsidP="00AB75DC">
            <w:pPr>
              <w:jc w:val="center"/>
              <w:rPr>
                <w:b/>
              </w:rPr>
            </w:pPr>
            <w:r w:rsidRPr="0065317B">
              <w:rPr>
                <w:b/>
              </w:rPr>
              <w:t>Predictability of outcome</w:t>
            </w:r>
          </w:p>
        </w:tc>
        <w:tc>
          <w:tcPr>
            <w:tcW w:w="2551" w:type="dxa"/>
          </w:tcPr>
          <w:p w:rsidR="008F5794" w:rsidRDefault="00D52312" w:rsidP="00AB75DC">
            <w:pPr>
              <w:jc w:val="center"/>
            </w:pPr>
            <w:r>
              <w:t xml:space="preserve">Yes </w:t>
            </w:r>
          </w:p>
        </w:tc>
        <w:tc>
          <w:tcPr>
            <w:tcW w:w="2977" w:type="dxa"/>
          </w:tcPr>
          <w:p w:rsidR="008F5794" w:rsidRDefault="00D52312" w:rsidP="00AB75DC">
            <w:pPr>
              <w:jc w:val="center"/>
            </w:pPr>
            <w:r>
              <w:t>No</w:t>
            </w:r>
          </w:p>
        </w:tc>
        <w:tc>
          <w:tcPr>
            <w:tcW w:w="2977" w:type="dxa"/>
          </w:tcPr>
          <w:p w:rsidR="008F5794" w:rsidRDefault="00D52312" w:rsidP="00AB75DC">
            <w:pPr>
              <w:jc w:val="center"/>
            </w:pPr>
            <w:r>
              <w:t>No</w:t>
            </w:r>
          </w:p>
        </w:tc>
      </w:tr>
      <w:tr w:rsidR="008F5794" w:rsidTr="004E54CE">
        <w:tc>
          <w:tcPr>
            <w:tcW w:w="1986" w:type="dxa"/>
          </w:tcPr>
          <w:p w:rsidR="008F5794" w:rsidRPr="0065317B" w:rsidRDefault="00FE5590" w:rsidP="00AB75DC">
            <w:pPr>
              <w:jc w:val="center"/>
              <w:rPr>
                <w:b/>
              </w:rPr>
            </w:pPr>
            <w:r w:rsidRPr="0065317B">
              <w:rPr>
                <w:b/>
              </w:rPr>
              <w:t>Documentation</w:t>
            </w:r>
          </w:p>
        </w:tc>
        <w:tc>
          <w:tcPr>
            <w:tcW w:w="2551" w:type="dxa"/>
          </w:tcPr>
          <w:p w:rsidR="008F5794" w:rsidRDefault="00EE1413" w:rsidP="00AB75DC">
            <w:pPr>
              <w:jc w:val="center"/>
            </w:pPr>
            <w:r>
              <w:t>Easy to document</w:t>
            </w:r>
          </w:p>
        </w:tc>
        <w:tc>
          <w:tcPr>
            <w:tcW w:w="2977" w:type="dxa"/>
          </w:tcPr>
          <w:p w:rsidR="008F5794" w:rsidRDefault="00EE1413" w:rsidP="00AB75DC">
            <w:pPr>
              <w:jc w:val="center"/>
            </w:pPr>
            <w:r>
              <w:t>Very complex</w:t>
            </w:r>
          </w:p>
        </w:tc>
        <w:tc>
          <w:tcPr>
            <w:tcW w:w="2977" w:type="dxa"/>
          </w:tcPr>
          <w:p w:rsidR="008F5794" w:rsidRDefault="00EE1413" w:rsidP="00AB75DC">
            <w:pPr>
              <w:jc w:val="center"/>
            </w:pPr>
            <w:r>
              <w:t>Complex</w:t>
            </w:r>
          </w:p>
        </w:tc>
      </w:tr>
      <w:tr w:rsidR="008F5794" w:rsidTr="004E54CE">
        <w:tc>
          <w:tcPr>
            <w:tcW w:w="1986" w:type="dxa"/>
          </w:tcPr>
          <w:p w:rsidR="008F5794" w:rsidRPr="0065317B" w:rsidRDefault="00FE5590" w:rsidP="00AB75DC">
            <w:pPr>
              <w:jc w:val="center"/>
              <w:rPr>
                <w:b/>
              </w:rPr>
            </w:pPr>
            <w:r w:rsidRPr="0065317B">
              <w:rPr>
                <w:b/>
              </w:rPr>
              <w:t>Coding</w:t>
            </w:r>
          </w:p>
        </w:tc>
        <w:tc>
          <w:tcPr>
            <w:tcW w:w="2551" w:type="dxa"/>
          </w:tcPr>
          <w:p w:rsidR="008F5794" w:rsidRDefault="007412B2" w:rsidP="00AB75DC">
            <w:pPr>
              <w:jc w:val="center"/>
            </w:pPr>
            <w:r>
              <w:t>Middle of projects</w:t>
            </w:r>
          </w:p>
        </w:tc>
        <w:tc>
          <w:tcPr>
            <w:tcW w:w="2977" w:type="dxa"/>
          </w:tcPr>
          <w:p w:rsidR="008F5794" w:rsidRDefault="008F5794" w:rsidP="00AB75DC">
            <w:pPr>
              <w:jc w:val="center"/>
            </w:pPr>
          </w:p>
        </w:tc>
        <w:tc>
          <w:tcPr>
            <w:tcW w:w="2977" w:type="dxa"/>
          </w:tcPr>
          <w:p w:rsidR="008F5794" w:rsidRDefault="007412B2" w:rsidP="00AB75DC">
            <w:pPr>
              <w:jc w:val="center"/>
            </w:pPr>
            <w:r>
              <w:t>Less coding at middle of the project</w:t>
            </w:r>
          </w:p>
        </w:tc>
      </w:tr>
      <w:tr w:rsidR="008F5794" w:rsidTr="004E54CE">
        <w:tc>
          <w:tcPr>
            <w:tcW w:w="1986" w:type="dxa"/>
          </w:tcPr>
          <w:p w:rsidR="008F5794" w:rsidRPr="0065317B" w:rsidRDefault="00FE5590" w:rsidP="00AB75DC">
            <w:pPr>
              <w:jc w:val="center"/>
              <w:rPr>
                <w:b/>
              </w:rPr>
            </w:pPr>
            <w:r w:rsidRPr="0065317B">
              <w:rPr>
                <w:b/>
              </w:rPr>
              <w:t>Model focus</w:t>
            </w:r>
          </w:p>
        </w:tc>
        <w:tc>
          <w:tcPr>
            <w:tcW w:w="2551" w:type="dxa"/>
          </w:tcPr>
          <w:p w:rsidR="008F5794" w:rsidRDefault="0065317B" w:rsidP="00AB75DC">
            <w:pPr>
              <w:jc w:val="center"/>
            </w:pPr>
            <w:r>
              <w:t>Quality control and regulation compliance</w:t>
            </w:r>
          </w:p>
        </w:tc>
        <w:tc>
          <w:tcPr>
            <w:tcW w:w="2977" w:type="dxa"/>
          </w:tcPr>
          <w:p w:rsidR="008F5794" w:rsidRDefault="00EE1413" w:rsidP="00AB75DC">
            <w:pPr>
              <w:jc w:val="center"/>
            </w:pPr>
            <w:r>
              <w:t>Fast delivery of quality product incrementally</w:t>
            </w:r>
          </w:p>
        </w:tc>
        <w:tc>
          <w:tcPr>
            <w:tcW w:w="2977" w:type="dxa"/>
          </w:tcPr>
          <w:p w:rsidR="008F5794" w:rsidRDefault="00EB628C" w:rsidP="00AB75DC">
            <w:pPr>
              <w:jc w:val="center"/>
            </w:pPr>
            <w:r>
              <w:t>Quality improvement</w:t>
            </w:r>
            <w:r w:rsidR="007412B2">
              <w:t xml:space="preserve"> of already existing </w:t>
            </w:r>
            <w:r w:rsidR="003D380A">
              <w:t>software</w:t>
            </w:r>
            <w:r w:rsidR="007412B2">
              <w:t>.</w:t>
            </w:r>
          </w:p>
        </w:tc>
      </w:tr>
      <w:tr w:rsidR="008F5794" w:rsidTr="004E54CE">
        <w:tc>
          <w:tcPr>
            <w:tcW w:w="1986" w:type="dxa"/>
          </w:tcPr>
          <w:p w:rsidR="008F5794" w:rsidRPr="0065317B" w:rsidRDefault="00FE5590" w:rsidP="00AB75DC">
            <w:pPr>
              <w:jc w:val="center"/>
              <w:rPr>
                <w:b/>
              </w:rPr>
            </w:pPr>
            <w:r w:rsidRPr="0065317B">
              <w:rPr>
                <w:b/>
              </w:rPr>
              <w:t>Areas of application</w:t>
            </w:r>
          </w:p>
        </w:tc>
        <w:tc>
          <w:tcPr>
            <w:tcW w:w="2551" w:type="dxa"/>
          </w:tcPr>
          <w:p w:rsidR="003D380A" w:rsidRDefault="003D380A" w:rsidP="004E54CE">
            <w:pPr>
              <w:pStyle w:val="ListParagraph"/>
              <w:numPr>
                <w:ilvl w:val="0"/>
                <w:numId w:val="31"/>
              </w:numPr>
            </w:pPr>
            <w:r>
              <w:t>Civil Engineering Construction,</w:t>
            </w:r>
          </w:p>
          <w:p w:rsidR="003D380A" w:rsidRDefault="003D380A" w:rsidP="004E54CE">
            <w:pPr>
              <w:pStyle w:val="ListParagraph"/>
              <w:numPr>
                <w:ilvl w:val="0"/>
                <w:numId w:val="31"/>
              </w:numPr>
            </w:pPr>
            <w:r>
              <w:t xml:space="preserve">Aircraft/Airplane Construction, </w:t>
            </w:r>
          </w:p>
          <w:p w:rsidR="003D380A" w:rsidRDefault="003D380A" w:rsidP="004E54CE">
            <w:pPr>
              <w:pStyle w:val="ListParagraph"/>
              <w:numPr>
                <w:ilvl w:val="0"/>
                <w:numId w:val="31"/>
              </w:numPr>
            </w:pPr>
            <w:r>
              <w:t xml:space="preserve">Banking, </w:t>
            </w:r>
          </w:p>
          <w:p w:rsidR="003D380A" w:rsidRDefault="003D380A" w:rsidP="004E54CE">
            <w:pPr>
              <w:pStyle w:val="ListParagraph"/>
              <w:numPr>
                <w:ilvl w:val="0"/>
                <w:numId w:val="31"/>
              </w:numPr>
            </w:pPr>
            <w:r>
              <w:t>Military,</w:t>
            </w:r>
          </w:p>
          <w:p w:rsidR="003D380A" w:rsidRDefault="003D380A" w:rsidP="004E54CE">
            <w:pPr>
              <w:pStyle w:val="ListParagraph"/>
              <w:numPr>
                <w:ilvl w:val="0"/>
                <w:numId w:val="31"/>
              </w:numPr>
            </w:pPr>
            <w:r>
              <w:t xml:space="preserve"> Nuclear System, </w:t>
            </w:r>
          </w:p>
          <w:p w:rsidR="008F5794" w:rsidRDefault="003D380A" w:rsidP="004E54CE">
            <w:pPr>
              <w:pStyle w:val="ListParagraph"/>
              <w:numPr>
                <w:ilvl w:val="0"/>
                <w:numId w:val="31"/>
              </w:numPr>
            </w:pPr>
            <w:r>
              <w:t>Application Development</w:t>
            </w:r>
          </w:p>
        </w:tc>
        <w:tc>
          <w:tcPr>
            <w:tcW w:w="2977" w:type="dxa"/>
          </w:tcPr>
          <w:p w:rsidR="008F5794" w:rsidRDefault="008338F3" w:rsidP="00AB75DC">
            <w:pPr>
              <w:jc w:val="center"/>
            </w:pPr>
            <w:r>
              <w:t>Same as water-fall.</w:t>
            </w:r>
          </w:p>
        </w:tc>
        <w:tc>
          <w:tcPr>
            <w:tcW w:w="2977" w:type="dxa"/>
          </w:tcPr>
          <w:p w:rsidR="0065317B" w:rsidRDefault="0065317B" w:rsidP="0065317B">
            <w:pPr>
              <w:pStyle w:val="ListParagraph"/>
              <w:numPr>
                <w:ilvl w:val="0"/>
                <w:numId w:val="24"/>
              </w:numPr>
            </w:pPr>
            <w:r>
              <w:t>API-driven applications.</w:t>
            </w:r>
          </w:p>
          <w:p w:rsidR="0065317B" w:rsidRDefault="0065317B" w:rsidP="0065317B">
            <w:pPr>
              <w:pStyle w:val="ListParagraph"/>
              <w:numPr>
                <w:ilvl w:val="0"/>
                <w:numId w:val="24"/>
              </w:numPr>
            </w:pPr>
            <w:r>
              <w:t>Cloud-based application.</w:t>
            </w:r>
          </w:p>
          <w:p w:rsidR="0065317B" w:rsidRDefault="0065317B" w:rsidP="0065317B">
            <w:pPr>
              <w:pStyle w:val="ListParagraph"/>
              <w:numPr>
                <w:ilvl w:val="0"/>
                <w:numId w:val="24"/>
              </w:numPr>
            </w:pPr>
            <w:r>
              <w:t>Service-oriented architectures.</w:t>
            </w:r>
          </w:p>
          <w:p w:rsidR="0065317B" w:rsidRDefault="0065317B" w:rsidP="0065317B">
            <w:pPr>
              <w:pStyle w:val="ListParagraph"/>
              <w:numPr>
                <w:ilvl w:val="0"/>
                <w:numId w:val="24"/>
              </w:numPr>
            </w:pPr>
            <w:r>
              <w:t>Robotic systems.</w:t>
            </w:r>
          </w:p>
          <w:p w:rsidR="0065317B" w:rsidRDefault="0065317B" w:rsidP="0065317B">
            <w:pPr>
              <w:pStyle w:val="ListParagraph"/>
              <w:numPr>
                <w:ilvl w:val="0"/>
                <w:numId w:val="24"/>
              </w:numPr>
            </w:pPr>
            <w:r>
              <w:t>Mission critical systems.</w:t>
            </w:r>
          </w:p>
          <w:p w:rsidR="008F5794" w:rsidRDefault="0065317B" w:rsidP="0065317B">
            <w:pPr>
              <w:pStyle w:val="ListParagraph"/>
              <w:numPr>
                <w:ilvl w:val="0"/>
                <w:numId w:val="24"/>
              </w:numPr>
            </w:pPr>
            <w:r>
              <w:t>Medical.</w:t>
            </w:r>
          </w:p>
        </w:tc>
      </w:tr>
      <w:tr w:rsidR="008F5794" w:rsidTr="004E54CE">
        <w:tc>
          <w:tcPr>
            <w:tcW w:w="1986" w:type="dxa"/>
          </w:tcPr>
          <w:p w:rsidR="008F5794" w:rsidRPr="0065317B" w:rsidRDefault="00FE5590" w:rsidP="00AB75DC">
            <w:pPr>
              <w:jc w:val="center"/>
              <w:rPr>
                <w:b/>
              </w:rPr>
            </w:pPr>
            <w:r w:rsidRPr="0065317B">
              <w:rPr>
                <w:b/>
              </w:rPr>
              <w:t>When to use</w:t>
            </w:r>
          </w:p>
        </w:tc>
        <w:tc>
          <w:tcPr>
            <w:tcW w:w="2551" w:type="dxa"/>
          </w:tcPr>
          <w:p w:rsidR="007412B2" w:rsidRDefault="007412B2" w:rsidP="00627F26">
            <w:pPr>
              <w:pStyle w:val="ListParagraph"/>
              <w:numPr>
                <w:ilvl w:val="0"/>
                <w:numId w:val="26"/>
              </w:numPr>
            </w:pPr>
            <w:r>
              <w:t xml:space="preserve">Only if the requirements are very well known, clear and constant. </w:t>
            </w:r>
          </w:p>
          <w:p w:rsidR="007412B2" w:rsidRDefault="007412B2" w:rsidP="00627F26">
            <w:pPr>
              <w:pStyle w:val="ListParagraph"/>
              <w:numPr>
                <w:ilvl w:val="0"/>
                <w:numId w:val="26"/>
              </w:numPr>
            </w:pPr>
            <w:r>
              <w:t xml:space="preserve">The definition of the product is stable. </w:t>
            </w:r>
          </w:p>
          <w:p w:rsidR="007412B2" w:rsidRDefault="007412B2" w:rsidP="00627F26">
            <w:pPr>
              <w:pStyle w:val="ListParagraph"/>
              <w:numPr>
                <w:ilvl w:val="0"/>
                <w:numId w:val="26"/>
              </w:numPr>
            </w:pPr>
            <w:r>
              <w:t>It is understood technology.</w:t>
            </w:r>
          </w:p>
          <w:p w:rsidR="007412B2" w:rsidRDefault="007412B2" w:rsidP="00627F26">
            <w:pPr>
              <w:pStyle w:val="ListParagraph"/>
              <w:numPr>
                <w:ilvl w:val="0"/>
                <w:numId w:val="26"/>
              </w:numPr>
            </w:pPr>
            <w:r>
              <w:t>Extensive resources with necessary expertise are freely available</w:t>
            </w:r>
          </w:p>
          <w:p w:rsidR="008F5794" w:rsidRDefault="007412B2" w:rsidP="00627F26">
            <w:pPr>
              <w:pStyle w:val="ListParagraph"/>
              <w:numPr>
                <w:ilvl w:val="0"/>
                <w:numId w:val="28"/>
              </w:numPr>
            </w:pPr>
            <w:r>
              <w:t>• The project duration is short.</w:t>
            </w:r>
          </w:p>
        </w:tc>
        <w:tc>
          <w:tcPr>
            <w:tcW w:w="2977" w:type="dxa"/>
          </w:tcPr>
          <w:p w:rsidR="0065317B" w:rsidRDefault="0065317B" w:rsidP="0065317B">
            <w:pPr>
              <w:pStyle w:val="ListParagraph"/>
              <w:numPr>
                <w:ilvl w:val="0"/>
                <w:numId w:val="7"/>
              </w:numPr>
            </w:pPr>
            <w:r>
              <w:t>When customers want fast delivery of software product.</w:t>
            </w:r>
          </w:p>
          <w:p w:rsidR="0065317B" w:rsidRDefault="0065317B" w:rsidP="0065317B">
            <w:pPr>
              <w:pStyle w:val="ListParagraph"/>
              <w:numPr>
                <w:ilvl w:val="0"/>
                <w:numId w:val="7"/>
              </w:numPr>
            </w:pPr>
            <w:r>
              <w:t>When customer’s requirement keeps changing.</w:t>
            </w:r>
          </w:p>
          <w:p w:rsidR="0065317B" w:rsidRDefault="0065317B" w:rsidP="0065317B">
            <w:pPr>
              <w:pStyle w:val="ListParagraph"/>
              <w:numPr>
                <w:ilvl w:val="0"/>
                <w:numId w:val="7"/>
              </w:numPr>
            </w:pPr>
            <w:r>
              <w:t>In large system where it’s easy to find modules for incremental implementation.</w:t>
            </w:r>
          </w:p>
          <w:p w:rsidR="0065317B" w:rsidRDefault="0065317B" w:rsidP="0065317B">
            <w:pPr>
              <w:pStyle w:val="ListParagraph"/>
              <w:numPr>
                <w:ilvl w:val="0"/>
                <w:numId w:val="7"/>
              </w:numPr>
            </w:pPr>
            <w:r>
              <w:lastRenderedPageBreak/>
              <w:t>When clients wants to start using the core features instead of waiting for the full software.</w:t>
            </w:r>
          </w:p>
          <w:p w:rsidR="0065317B" w:rsidRDefault="0065317B" w:rsidP="0065317B">
            <w:pPr>
              <w:pStyle w:val="ListParagraph"/>
              <w:numPr>
                <w:ilvl w:val="0"/>
                <w:numId w:val="7"/>
              </w:numPr>
            </w:pPr>
            <w:r>
              <w:t>When there is a prediction that customer might add additional functionality in future.</w:t>
            </w:r>
          </w:p>
          <w:p w:rsidR="008F5794" w:rsidRDefault="008F5794" w:rsidP="00AB75DC">
            <w:pPr>
              <w:jc w:val="center"/>
            </w:pPr>
          </w:p>
        </w:tc>
        <w:tc>
          <w:tcPr>
            <w:tcW w:w="2977" w:type="dxa"/>
          </w:tcPr>
          <w:p w:rsidR="00627F26" w:rsidRDefault="00627F26" w:rsidP="00627F26">
            <w:pPr>
              <w:pStyle w:val="ListParagraph"/>
              <w:numPr>
                <w:ilvl w:val="0"/>
                <w:numId w:val="29"/>
              </w:numPr>
            </w:pPr>
            <w:r>
              <w:lastRenderedPageBreak/>
              <w:t>There is greater difficulty in managing requirements;</w:t>
            </w:r>
          </w:p>
          <w:p w:rsidR="00627F26" w:rsidRDefault="00627F26" w:rsidP="00627F26">
            <w:pPr>
              <w:pStyle w:val="ListParagraph"/>
              <w:numPr>
                <w:ilvl w:val="0"/>
                <w:numId w:val="29"/>
              </w:numPr>
            </w:pPr>
            <w:r>
              <w:t xml:space="preserve"> Greater efforts are needed to develop reusable units;</w:t>
            </w:r>
          </w:p>
          <w:p w:rsidR="008F5794" w:rsidRDefault="00627F26" w:rsidP="00627F26">
            <w:pPr>
              <w:pStyle w:val="ListParagraph"/>
              <w:numPr>
                <w:ilvl w:val="0"/>
                <w:numId w:val="29"/>
              </w:numPr>
            </w:pPr>
            <w:r>
              <w:t>Greater efforts are needed for providing component specifications and additional material that help developers/consumers of the components.</w:t>
            </w:r>
          </w:p>
          <w:p w:rsidR="00D52312" w:rsidRDefault="00D52312" w:rsidP="00627F26">
            <w:pPr>
              <w:pStyle w:val="ListParagraph"/>
              <w:numPr>
                <w:ilvl w:val="0"/>
                <w:numId w:val="29"/>
              </w:numPr>
            </w:pPr>
            <w:r>
              <w:t>The project duration is long.</w:t>
            </w:r>
          </w:p>
          <w:p w:rsidR="00D52312" w:rsidRDefault="00D52312" w:rsidP="00627F26">
            <w:pPr>
              <w:pStyle w:val="ListParagraph"/>
              <w:numPr>
                <w:ilvl w:val="0"/>
                <w:numId w:val="29"/>
              </w:numPr>
            </w:pPr>
            <w:r>
              <w:t xml:space="preserve"> When quality is more important than cost or schedule. </w:t>
            </w:r>
          </w:p>
          <w:p w:rsidR="00D52312" w:rsidRDefault="00D52312" w:rsidP="00627F26">
            <w:pPr>
              <w:pStyle w:val="ListParagraph"/>
              <w:numPr>
                <w:ilvl w:val="0"/>
                <w:numId w:val="29"/>
              </w:numPr>
            </w:pPr>
            <w:r>
              <w:lastRenderedPageBreak/>
              <w:t>New version of existing product is needed.</w:t>
            </w:r>
          </w:p>
        </w:tc>
      </w:tr>
    </w:tbl>
    <w:p w:rsidR="004E54CE" w:rsidRDefault="004E54CE" w:rsidP="00236CA5">
      <w:pPr>
        <w:pStyle w:val="ListParagraph"/>
        <w:numPr>
          <w:ilvl w:val="0"/>
          <w:numId w:val="33"/>
        </w:numPr>
        <w:rPr>
          <w:b/>
        </w:rPr>
      </w:pPr>
      <w:r>
        <w:rPr>
          <w:b/>
        </w:rPr>
        <w:lastRenderedPageBreak/>
        <w:t>Conclusion</w:t>
      </w:r>
    </w:p>
    <w:p w:rsidR="00236CA5" w:rsidRDefault="004E54CE" w:rsidP="004E54CE">
      <w:pPr>
        <w:pStyle w:val="ListParagraph"/>
        <w:ind w:left="360"/>
        <w:rPr>
          <w:b/>
        </w:rPr>
      </w:pPr>
      <w:r>
        <w:t>From</w:t>
      </w:r>
      <w:r w:rsidR="00236CA5">
        <w:t xml:space="preserve"> the analysis done in the paper, the best SDLC </w:t>
      </w:r>
      <w:r w:rsidR="003517F2">
        <w:t>model</w:t>
      </w:r>
      <w:r w:rsidR="00236CA5">
        <w:t xml:space="preserve"> for a particular system can now be determined among Waterfall Model, Evolutionary Model, and Component-Based development so as to avoid project failure and loss. Evolutionary is suitable when customers want to start using the core module before </w:t>
      </w:r>
      <w:r w:rsidR="003517F2">
        <w:t>delivery of the whole system</w:t>
      </w:r>
      <w:r w:rsidR="00A60A93">
        <w:fldChar w:fldCharType="begin" w:fldLock="1"/>
      </w:r>
      <w:r w:rsidR="00A60A93">
        <w:instrText>ADDIN CSL_CITATION {"citationItems":[{"id":"ITEM-1","itemData":{"URL":"https://www.techopedia.com/definition/31002/component-based-development-cbd","author":[{"dropping-particle":"","family":"Techopedia Inc","given":"","non-dropping-particle":"","parse-names":false,"suffix":""}],"id":"ITEM-1","issued":{"date-parts":[["2021"]]},"title":"component-based-development-cbd","type":"webpage"},"uris":["http://www.mendeley.com/documents/?uuid=b42d66e1-0da3-4290-9317-f463acb0acf9"]}],"mendeley":{"formattedCitation":"(Techopedia Inc, 2021)","plainTextFormattedCitation":"(Techopedia Inc, 2021)"},"properties":{"noteIndex":0},"schema":"https://github.com/citation-style-language/schema/raw/master/csl-citation.json"}</w:instrText>
      </w:r>
      <w:r w:rsidR="00A60A93">
        <w:fldChar w:fldCharType="separate"/>
      </w:r>
      <w:r w:rsidR="00A60A93" w:rsidRPr="00A60A93">
        <w:rPr>
          <w:noProof/>
        </w:rPr>
        <w:t>(Techopedia Inc, 2021)</w:t>
      </w:r>
      <w:r w:rsidR="00A60A93">
        <w:fldChar w:fldCharType="end"/>
      </w:r>
      <w:r w:rsidR="003517F2">
        <w:t>. Component-based development works on improving the quality of existing systems by building on previous models used to develop the system.</w:t>
      </w:r>
      <w:r w:rsidR="00A60A93">
        <w:t xml:space="preserve"> </w:t>
      </w:r>
      <w:r w:rsidR="00A60A93">
        <w:fldChar w:fldCharType="begin" w:fldLock="1"/>
      </w:r>
      <w:r w:rsidR="00A60A93">
        <w:instrText>ADDIN CSL_CITATION {"citationItems":[{"id":"ITEM-1","itemData":{"URL":"https://www.techopedia.com/definition/31002/component-based-development-cbd","author":[{"dropping-particle":"","family":"Techopedia Inc","given":"","non-dropping-particle":"","parse-names":false,"suffix":""}],"id":"ITEM-1","issued":{"date-parts":[["2021"]]},"title":"component-based-development-cbd","type":"webpage"},"uris":["http://www.mendeley.com/documents/?uuid=b42d66e1-0da3-4290-9317-f463acb0acf9"]}],"mendeley":{"formattedCitation":"(Techopedia Inc, 2021)","plainTextFormattedCitation":"(Techopedia Inc, 2021)","previouslyFormattedCitation":"(Techopedia Inc, 2021)"},"properties":{"noteIndex":0},"schema":"https://github.com/citation-style-language/schema/raw/master/csl-citation.json"}</w:instrText>
      </w:r>
      <w:r w:rsidR="00A60A93">
        <w:fldChar w:fldCharType="separate"/>
      </w:r>
      <w:r w:rsidR="00A60A93" w:rsidRPr="00A60A93">
        <w:rPr>
          <w:noProof/>
        </w:rPr>
        <w:t>(Techopedia Inc, 2021)</w:t>
      </w:r>
      <w:r w:rsidR="00A60A93">
        <w:fldChar w:fldCharType="end"/>
      </w:r>
      <w:r w:rsidR="00A60A93">
        <w:t xml:space="preserve"> </w:t>
      </w:r>
    </w:p>
    <w:p w:rsidR="00100D4E" w:rsidRPr="00236CA5" w:rsidRDefault="00236CA5" w:rsidP="00236CA5">
      <w:pPr>
        <w:rPr>
          <w:b/>
        </w:rPr>
      </w:pPr>
      <w:r>
        <w:rPr>
          <w:b/>
        </w:rPr>
        <w:br w:type="page"/>
      </w:r>
    </w:p>
    <w:p w:rsidR="00E00AB9" w:rsidRDefault="007E43F5" w:rsidP="00AB78B5">
      <w:pPr>
        <w:rPr>
          <w:b/>
        </w:rPr>
      </w:pPr>
      <w:r w:rsidRPr="00BD4192">
        <w:rPr>
          <w:b/>
        </w:rPr>
        <w:lastRenderedPageBreak/>
        <w:t>References</w:t>
      </w:r>
    </w:p>
    <w:p w:rsidR="00A60A93" w:rsidRPr="00A60A93" w:rsidRDefault="001072A4" w:rsidP="00A60A93">
      <w:pPr>
        <w:widowControl w:val="0"/>
        <w:autoSpaceDE w:val="0"/>
        <w:autoSpaceDN w:val="0"/>
        <w:adjustRightInd w:val="0"/>
        <w:spacing w:line="240" w:lineRule="auto"/>
        <w:ind w:left="480" w:hanging="48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A60A93" w:rsidRPr="00A60A93">
        <w:rPr>
          <w:rFonts w:ascii="Calibri" w:hAnsi="Calibri" w:cs="Calibri"/>
          <w:noProof/>
          <w:szCs w:val="24"/>
        </w:rPr>
        <w:t xml:space="preserve">Adeagbo, M. A., Akinsola, J. E. T., Awoseyi, A. A., &amp; Kasali, F. . (2017). </w:t>
      </w:r>
      <w:r w:rsidR="00A60A93" w:rsidRPr="00A60A93">
        <w:rPr>
          <w:rFonts w:ascii="Calibri" w:hAnsi="Calibri" w:cs="Calibri"/>
          <w:i/>
          <w:iCs/>
          <w:noProof/>
          <w:szCs w:val="24"/>
        </w:rPr>
        <w:t>Project Implementation Decision Using Software Development Life Cycle Models : A Comparative Approach</w:t>
      </w:r>
      <w:r w:rsidR="00A60A93" w:rsidRPr="00A60A93">
        <w:rPr>
          <w:rFonts w:ascii="Calibri" w:hAnsi="Calibri" w:cs="Calibri"/>
          <w:noProof/>
          <w:szCs w:val="24"/>
        </w:rPr>
        <w:t xml:space="preserve">. </w:t>
      </w:r>
      <w:r w:rsidR="00A60A93" w:rsidRPr="00A60A93">
        <w:rPr>
          <w:rFonts w:ascii="Calibri" w:hAnsi="Calibri" w:cs="Calibri"/>
          <w:i/>
          <w:iCs/>
          <w:noProof/>
          <w:szCs w:val="24"/>
        </w:rPr>
        <w:t>2013</w:t>
      </w:r>
      <w:r w:rsidR="00A60A93" w:rsidRPr="00A60A93">
        <w:rPr>
          <w:rFonts w:ascii="Calibri" w:hAnsi="Calibri" w:cs="Calibri"/>
          <w:noProof/>
          <w:szCs w:val="24"/>
        </w:rPr>
        <w:t>.</w:t>
      </w:r>
    </w:p>
    <w:p w:rsidR="00A60A93" w:rsidRPr="00A60A93" w:rsidRDefault="00A60A93" w:rsidP="00A60A93">
      <w:pPr>
        <w:widowControl w:val="0"/>
        <w:autoSpaceDE w:val="0"/>
        <w:autoSpaceDN w:val="0"/>
        <w:adjustRightInd w:val="0"/>
        <w:spacing w:line="240" w:lineRule="auto"/>
        <w:ind w:left="480" w:hanging="480"/>
        <w:rPr>
          <w:rFonts w:ascii="Calibri" w:hAnsi="Calibri" w:cs="Calibri"/>
          <w:noProof/>
          <w:szCs w:val="24"/>
        </w:rPr>
      </w:pPr>
      <w:r w:rsidRPr="00A60A93">
        <w:rPr>
          <w:rFonts w:ascii="Calibri" w:hAnsi="Calibri" w:cs="Calibri"/>
          <w:noProof/>
          <w:szCs w:val="24"/>
        </w:rPr>
        <w:t xml:space="preserve">Akinsola, J. E. T., Ogunbanwo, A. S., &amp; B, O. J. O. (2021). </w:t>
      </w:r>
      <w:r w:rsidRPr="00A60A93">
        <w:rPr>
          <w:rFonts w:ascii="Calibri" w:hAnsi="Calibri" w:cs="Calibri"/>
          <w:i/>
          <w:iCs/>
          <w:noProof/>
          <w:szCs w:val="24"/>
        </w:rPr>
        <w:t>Comparative Analysis of Software Development Life Cycle Models ( SDLC )</w:t>
      </w:r>
      <w:r w:rsidRPr="00A60A93">
        <w:rPr>
          <w:rFonts w:ascii="Calibri" w:hAnsi="Calibri" w:cs="Calibri"/>
          <w:noProof/>
          <w:szCs w:val="24"/>
        </w:rPr>
        <w:t xml:space="preserve">. </w:t>
      </w:r>
      <w:r w:rsidRPr="00A60A93">
        <w:rPr>
          <w:rFonts w:ascii="Calibri" w:hAnsi="Calibri" w:cs="Calibri"/>
          <w:i/>
          <w:iCs/>
          <w:noProof/>
          <w:szCs w:val="24"/>
        </w:rPr>
        <w:t>1</w:t>
      </w:r>
      <w:r w:rsidRPr="00A60A93">
        <w:rPr>
          <w:rFonts w:ascii="Calibri" w:hAnsi="Calibri" w:cs="Calibri"/>
          <w:noProof/>
          <w:szCs w:val="24"/>
        </w:rPr>
        <w:t>, 310–322. SDLC model · Software Development Life Cycle · Software engineering · Spiral model · V-Model · Waterfall model</w:t>
      </w:r>
    </w:p>
    <w:p w:rsidR="00A60A93" w:rsidRPr="00A60A93" w:rsidRDefault="00A60A93" w:rsidP="00A60A93">
      <w:pPr>
        <w:widowControl w:val="0"/>
        <w:autoSpaceDE w:val="0"/>
        <w:autoSpaceDN w:val="0"/>
        <w:adjustRightInd w:val="0"/>
        <w:spacing w:line="240" w:lineRule="auto"/>
        <w:ind w:left="480" w:hanging="480"/>
        <w:rPr>
          <w:rFonts w:ascii="Calibri" w:hAnsi="Calibri" w:cs="Calibri"/>
          <w:noProof/>
          <w:szCs w:val="24"/>
        </w:rPr>
      </w:pPr>
      <w:r w:rsidRPr="00A60A93">
        <w:rPr>
          <w:rFonts w:ascii="Calibri" w:hAnsi="Calibri" w:cs="Calibri"/>
          <w:noProof/>
          <w:szCs w:val="24"/>
        </w:rPr>
        <w:t xml:space="preserve">Engineering, S. (2004). </w:t>
      </w:r>
      <w:r w:rsidRPr="00A60A93">
        <w:rPr>
          <w:rFonts w:ascii="Calibri" w:hAnsi="Calibri" w:cs="Calibri"/>
          <w:i/>
          <w:iCs/>
          <w:noProof/>
          <w:szCs w:val="24"/>
        </w:rPr>
        <w:t>Component-based software engineering</w:t>
      </w:r>
      <w:r w:rsidRPr="00A60A93">
        <w:rPr>
          <w:rFonts w:ascii="Calibri" w:hAnsi="Calibri" w:cs="Calibri"/>
          <w:noProof/>
          <w:szCs w:val="24"/>
        </w:rPr>
        <w:t>. 1–48. https://ifs.host.cs.st-andrews.ac.uk/Books/SE7/Presentations/PDF/Ch19.pdf</w:t>
      </w:r>
    </w:p>
    <w:p w:rsidR="00A60A93" w:rsidRPr="00A60A93" w:rsidRDefault="00A60A93" w:rsidP="00A60A93">
      <w:pPr>
        <w:widowControl w:val="0"/>
        <w:autoSpaceDE w:val="0"/>
        <w:autoSpaceDN w:val="0"/>
        <w:adjustRightInd w:val="0"/>
        <w:spacing w:line="240" w:lineRule="auto"/>
        <w:ind w:left="480" w:hanging="480"/>
        <w:rPr>
          <w:rFonts w:ascii="Calibri" w:hAnsi="Calibri" w:cs="Calibri"/>
          <w:noProof/>
          <w:szCs w:val="24"/>
        </w:rPr>
      </w:pPr>
      <w:r w:rsidRPr="00A60A93">
        <w:rPr>
          <w:rFonts w:ascii="Calibri" w:hAnsi="Calibri" w:cs="Calibri"/>
          <w:noProof/>
          <w:szCs w:val="24"/>
        </w:rPr>
        <w:t xml:space="preserve">Khan, A. I., Alam, M. M., Qayyum, N.-, &amp; Khan, U. A. (2013). </w:t>
      </w:r>
      <w:r w:rsidRPr="00A60A93">
        <w:rPr>
          <w:rFonts w:ascii="Calibri" w:hAnsi="Calibri" w:cs="Calibri"/>
          <w:i/>
          <w:iCs/>
          <w:noProof/>
          <w:szCs w:val="24"/>
        </w:rPr>
        <w:t>An Improved Model for Component Based Software Development [11] _ Download Scientific Diagram</w:t>
      </w:r>
      <w:r w:rsidRPr="00A60A93">
        <w:rPr>
          <w:rFonts w:ascii="Calibri" w:hAnsi="Calibri" w:cs="Calibri"/>
          <w:noProof/>
          <w:szCs w:val="24"/>
        </w:rPr>
        <w:t>. https://www.researchgate.net/publication/236108797_Validation_of_Component_Based_Software_Development_Model_using_Formal_B-Method</w:t>
      </w:r>
    </w:p>
    <w:p w:rsidR="00A60A93" w:rsidRPr="00A60A93" w:rsidRDefault="00A60A93" w:rsidP="00A60A93">
      <w:pPr>
        <w:widowControl w:val="0"/>
        <w:autoSpaceDE w:val="0"/>
        <w:autoSpaceDN w:val="0"/>
        <w:adjustRightInd w:val="0"/>
        <w:spacing w:line="240" w:lineRule="auto"/>
        <w:ind w:left="480" w:hanging="480"/>
        <w:rPr>
          <w:rFonts w:ascii="Calibri" w:hAnsi="Calibri" w:cs="Calibri"/>
          <w:noProof/>
          <w:szCs w:val="24"/>
        </w:rPr>
      </w:pPr>
      <w:r w:rsidRPr="00A60A93">
        <w:rPr>
          <w:rFonts w:ascii="Calibri" w:hAnsi="Calibri" w:cs="Calibri"/>
          <w:noProof/>
          <w:szCs w:val="24"/>
        </w:rPr>
        <w:t xml:space="preserve">Muhammad, R., &amp; Mahboob, M. (2016). </w:t>
      </w:r>
      <w:r w:rsidRPr="00A60A93">
        <w:rPr>
          <w:rFonts w:ascii="Calibri" w:hAnsi="Calibri" w:cs="Calibri"/>
          <w:i/>
          <w:iCs/>
          <w:noProof/>
          <w:szCs w:val="24"/>
        </w:rPr>
        <w:t>Enhancement in V- model for Component Based Development</w:t>
      </w:r>
      <w:r w:rsidRPr="00A60A93">
        <w:rPr>
          <w:rFonts w:ascii="Calibri" w:hAnsi="Calibri" w:cs="Calibri"/>
          <w:noProof/>
          <w:szCs w:val="24"/>
        </w:rPr>
        <w:t xml:space="preserve">. </w:t>
      </w:r>
      <w:r w:rsidRPr="00A60A93">
        <w:rPr>
          <w:rFonts w:ascii="Calibri" w:hAnsi="Calibri" w:cs="Calibri"/>
          <w:i/>
          <w:iCs/>
          <w:noProof/>
          <w:szCs w:val="24"/>
        </w:rPr>
        <w:t>7</w:t>
      </w:r>
      <w:r w:rsidRPr="00A60A93">
        <w:rPr>
          <w:rFonts w:ascii="Calibri" w:hAnsi="Calibri" w:cs="Calibri"/>
          <w:noProof/>
          <w:szCs w:val="24"/>
        </w:rPr>
        <w:t>(9), 25–30.</w:t>
      </w:r>
    </w:p>
    <w:p w:rsidR="00A60A93" w:rsidRPr="00A60A93" w:rsidRDefault="00A60A93" w:rsidP="00A60A93">
      <w:pPr>
        <w:widowControl w:val="0"/>
        <w:autoSpaceDE w:val="0"/>
        <w:autoSpaceDN w:val="0"/>
        <w:adjustRightInd w:val="0"/>
        <w:spacing w:line="240" w:lineRule="auto"/>
        <w:ind w:left="480" w:hanging="480"/>
        <w:rPr>
          <w:rFonts w:ascii="Calibri" w:hAnsi="Calibri" w:cs="Calibri"/>
          <w:noProof/>
        </w:rPr>
      </w:pPr>
      <w:r w:rsidRPr="00A60A93">
        <w:rPr>
          <w:rFonts w:ascii="Calibri" w:hAnsi="Calibri" w:cs="Calibri"/>
          <w:noProof/>
          <w:szCs w:val="24"/>
        </w:rPr>
        <w:t xml:space="preserve">Techopedia Inc. (2021). </w:t>
      </w:r>
      <w:r w:rsidRPr="00A60A93">
        <w:rPr>
          <w:rFonts w:ascii="Calibri" w:hAnsi="Calibri" w:cs="Calibri"/>
          <w:i/>
          <w:iCs/>
          <w:noProof/>
          <w:szCs w:val="24"/>
        </w:rPr>
        <w:t>component-based-development-cbd</w:t>
      </w:r>
      <w:r w:rsidRPr="00A60A93">
        <w:rPr>
          <w:rFonts w:ascii="Calibri" w:hAnsi="Calibri" w:cs="Calibri"/>
          <w:noProof/>
          <w:szCs w:val="24"/>
        </w:rPr>
        <w:t>. https://www.techopedia.com/definition/31002/component-based-development-cbd</w:t>
      </w:r>
    </w:p>
    <w:p w:rsidR="00FA4756" w:rsidRPr="00A05F7C" w:rsidRDefault="001072A4" w:rsidP="00A05F7C">
      <w:pPr>
        <w:rPr>
          <w:b/>
        </w:rPr>
      </w:pPr>
      <w:r>
        <w:rPr>
          <w:b/>
        </w:rPr>
        <w:fldChar w:fldCharType="end"/>
      </w:r>
    </w:p>
    <w:sectPr w:rsidR="00FA4756" w:rsidRPr="00A05F7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24A5" w:rsidRDefault="00DC24A5" w:rsidP="007B5876">
      <w:pPr>
        <w:spacing w:after="0" w:line="240" w:lineRule="auto"/>
      </w:pPr>
      <w:r>
        <w:separator/>
      </w:r>
    </w:p>
  </w:endnote>
  <w:endnote w:type="continuationSeparator" w:id="0">
    <w:p w:rsidR="00DC24A5" w:rsidRDefault="00DC24A5" w:rsidP="007B58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24A5" w:rsidRDefault="00DC24A5" w:rsidP="007B5876">
      <w:pPr>
        <w:spacing w:after="0" w:line="240" w:lineRule="auto"/>
      </w:pPr>
      <w:r>
        <w:separator/>
      </w:r>
    </w:p>
  </w:footnote>
  <w:footnote w:type="continuationSeparator" w:id="0">
    <w:p w:rsidR="00DC24A5" w:rsidRDefault="00DC24A5" w:rsidP="007B58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405CA2"/>
    <w:multiLevelType w:val="hybridMultilevel"/>
    <w:tmpl w:val="B3925FFA"/>
    <w:lvl w:ilvl="0" w:tplc="84AAE9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93460F"/>
    <w:multiLevelType w:val="hybridMultilevel"/>
    <w:tmpl w:val="56AEB5D2"/>
    <w:lvl w:ilvl="0" w:tplc="778A81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7920C4"/>
    <w:multiLevelType w:val="hybridMultilevel"/>
    <w:tmpl w:val="BEDA3960"/>
    <w:lvl w:ilvl="0" w:tplc="ED84A454">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D5E75A6"/>
    <w:multiLevelType w:val="hybridMultilevel"/>
    <w:tmpl w:val="83888C4E"/>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1F6A71"/>
    <w:multiLevelType w:val="hybridMultilevel"/>
    <w:tmpl w:val="A42CA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9C2371"/>
    <w:multiLevelType w:val="hybridMultilevel"/>
    <w:tmpl w:val="CECAD87E"/>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DD36D26"/>
    <w:multiLevelType w:val="hybridMultilevel"/>
    <w:tmpl w:val="FF9CC56E"/>
    <w:lvl w:ilvl="0" w:tplc="1960E7BE">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6110E07"/>
    <w:multiLevelType w:val="hybridMultilevel"/>
    <w:tmpl w:val="8E9A1DB4"/>
    <w:lvl w:ilvl="0" w:tplc="AF86299C">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98F1A80"/>
    <w:multiLevelType w:val="hybridMultilevel"/>
    <w:tmpl w:val="02EC5A8E"/>
    <w:lvl w:ilvl="0" w:tplc="FDEE2D6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B620723"/>
    <w:multiLevelType w:val="hybridMultilevel"/>
    <w:tmpl w:val="482C33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B33F2E"/>
    <w:multiLevelType w:val="hybridMultilevel"/>
    <w:tmpl w:val="2F4E28CC"/>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9E0364"/>
    <w:multiLevelType w:val="hybridMultilevel"/>
    <w:tmpl w:val="64929BDA"/>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F4486A"/>
    <w:multiLevelType w:val="hybridMultilevel"/>
    <w:tmpl w:val="B6EE5FC4"/>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4D92D0A"/>
    <w:multiLevelType w:val="hybridMultilevel"/>
    <w:tmpl w:val="0C6836B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EFA4A76"/>
    <w:multiLevelType w:val="hybridMultilevel"/>
    <w:tmpl w:val="AED00D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43FC4BC0"/>
    <w:multiLevelType w:val="hybridMultilevel"/>
    <w:tmpl w:val="CB04F5DC"/>
    <w:lvl w:ilvl="0" w:tplc="7F30DA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7D900F5"/>
    <w:multiLevelType w:val="hybridMultilevel"/>
    <w:tmpl w:val="B41E54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492F4CB1"/>
    <w:multiLevelType w:val="hybridMultilevel"/>
    <w:tmpl w:val="D51AE438"/>
    <w:lvl w:ilvl="0" w:tplc="2C52B7E2">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4C8A0C08"/>
    <w:multiLevelType w:val="hybridMultilevel"/>
    <w:tmpl w:val="98B0151A"/>
    <w:lvl w:ilvl="0" w:tplc="823C97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C9E0B9A"/>
    <w:multiLevelType w:val="hybridMultilevel"/>
    <w:tmpl w:val="DB84EB42"/>
    <w:lvl w:ilvl="0" w:tplc="2C52B7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CEA6480"/>
    <w:multiLevelType w:val="multilevel"/>
    <w:tmpl w:val="8C10C9F8"/>
    <w:lvl w:ilvl="0">
      <w:start w:val="1"/>
      <w:numFmt w:val="decimal"/>
      <w:lvlText w:val="%1.0."/>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21">
    <w:nsid w:val="5124071B"/>
    <w:multiLevelType w:val="hybridMultilevel"/>
    <w:tmpl w:val="A39C1540"/>
    <w:lvl w:ilvl="0" w:tplc="2C52B7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31C1E4A"/>
    <w:multiLevelType w:val="hybridMultilevel"/>
    <w:tmpl w:val="6DCA39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53B207EE"/>
    <w:multiLevelType w:val="hybridMultilevel"/>
    <w:tmpl w:val="587E67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4790082"/>
    <w:multiLevelType w:val="hybridMultilevel"/>
    <w:tmpl w:val="2F52CE04"/>
    <w:lvl w:ilvl="0" w:tplc="04090001">
      <w:start w:val="1"/>
      <w:numFmt w:val="bullet"/>
      <w:lvlText w:val=""/>
      <w:lvlJc w:val="left"/>
      <w:pPr>
        <w:ind w:left="1800" w:hanging="72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5ACF7F98"/>
    <w:multiLevelType w:val="hybridMultilevel"/>
    <w:tmpl w:val="97F06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BDA7D84"/>
    <w:multiLevelType w:val="hybridMultilevel"/>
    <w:tmpl w:val="9F46C4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EFD63AB"/>
    <w:multiLevelType w:val="hybridMultilevel"/>
    <w:tmpl w:val="BF521FAC"/>
    <w:lvl w:ilvl="0" w:tplc="0409001B">
      <w:start w:val="1"/>
      <w:numFmt w:val="low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787614D"/>
    <w:multiLevelType w:val="hybridMultilevel"/>
    <w:tmpl w:val="BEDA3960"/>
    <w:lvl w:ilvl="0" w:tplc="ED84A4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3FE27F1"/>
    <w:multiLevelType w:val="hybridMultilevel"/>
    <w:tmpl w:val="323237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7166BD0"/>
    <w:multiLevelType w:val="hybridMultilevel"/>
    <w:tmpl w:val="9D147F98"/>
    <w:lvl w:ilvl="0" w:tplc="2C52B7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8342366"/>
    <w:multiLevelType w:val="hybridMultilevel"/>
    <w:tmpl w:val="28025F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C75F7E"/>
    <w:multiLevelType w:val="hybridMultilevel"/>
    <w:tmpl w:val="55669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4"/>
  </w:num>
  <w:num w:numId="3">
    <w:abstractNumId w:val="5"/>
  </w:num>
  <w:num w:numId="4">
    <w:abstractNumId w:val="13"/>
  </w:num>
  <w:num w:numId="5">
    <w:abstractNumId w:val="10"/>
  </w:num>
  <w:num w:numId="6">
    <w:abstractNumId w:val="11"/>
  </w:num>
  <w:num w:numId="7">
    <w:abstractNumId w:val="12"/>
  </w:num>
  <w:num w:numId="8">
    <w:abstractNumId w:val="27"/>
  </w:num>
  <w:num w:numId="9">
    <w:abstractNumId w:val="7"/>
  </w:num>
  <w:num w:numId="10">
    <w:abstractNumId w:val="2"/>
  </w:num>
  <w:num w:numId="11">
    <w:abstractNumId w:val="8"/>
  </w:num>
  <w:num w:numId="12">
    <w:abstractNumId w:val="16"/>
  </w:num>
  <w:num w:numId="13">
    <w:abstractNumId w:val="15"/>
  </w:num>
  <w:num w:numId="14">
    <w:abstractNumId w:val="0"/>
  </w:num>
  <w:num w:numId="15">
    <w:abstractNumId w:val="1"/>
  </w:num>
  <w:num w:numId="16">
    <w:abstractNumId w:val="23"/>
  </w:num>
  <w:num w:numId="17">
    <w:abstractNumId w:val="18"/>
  </w:num>
  <w:num w:numId="18">
    <w:abstractNumId w:val="31"/>
  </w:num>
  <w:num w:numId="19">
    <w:abstractNumId w:val="29"/>
  </w:num>
  <w:num w:numId="20">
    <w:abstractNumId w:val="26"/>
  </w:num>
  <w:num w:numId="21">
    <w:abstractNumId w:val="9"/>
  </w:num>
  <w:num w:numId="22">
    <w:abstractNumId w:val="28"/>
  </w:num>
  <w:num w:numId="23">
    <w:abstractNumId w:val="3"/>
  </w:num>
  <w:num w:numId="24">
    <w:abstractNumId w:val="22"/>
  </w:num>
  <w:num w:numId="25">
    <w:abstractNumId w:val="14"/>
  </w:num>
  <w:num w:numId="26">
    <w:abstractNumId w:val="19"/>
  </w:num>
  <w:num w:numId="27">
    <w:abstractNumId w:val="30"/>
  </w:num>
  <w:num w:numId="28">
    <w:abstractNumId w:val="25"/>
  </w:num>
  <w:num w:numId="29">
    <w:abstractNumId w:val="21"/>
  </w:num>
  <w:num w:numId="30">
    <w:abstractNumId w:val="17"/>
  </w:num>
  <w:num w:numId="31">
    <w:abstractNumId w:val="32"/>
  </w:num>
  <w:num w:numId="32">
    <w:abstractNumId w:val="6"/>
  </w:num>
  <w:num w:numId="33">
    <w:abstractNumId w:val="2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4A4A"/>
    <w:rsid w:val="00011E9A"/>
    <w:rsid w:val="00020118"/>
    <w:rsid w:val="000411C0"/>
    <w:rsid w:val="00041F77"/>
    <w:rsid w:val="0004325D"/>
    <w:rsid w:val="00047705"/>
    <w:rsid w:val="000711C8"/>
    <w:rsid w:val="0009095E"/>
    <w:rsid w:val="000B31DD"/>
    <w:rsid w:val="000D7CCD"/>
    <w:rsid w:val="00100D4E"/>
    <w:rsid w:val="001072A4"/>
    <w:rsid w:val="00115174"/>
    <w:rsid w:val="00126AAF"/>
    <w:rsid w:val="0013729E"/>
    <w:rsid w:val="00150479"/>
    <w:rsid w:val="00157612"/>
    <w:rsid w:val="00164F57"/>
    <w:rsid w:val="00174889"/>
    <w:rsid w:val="00191BC0"/>
    <w:rsid w:val="001A25A2"/>
    <w:rsid w:val="001B2507"/>
    <w:rsid w:val="001B5952"/>
    <w:rsid w:val="001C27D0"/>
    <w:rsid w:val="001F63DC"/>
    <w:rsid w:val="00232CBF"/>
    <w:rsid w:val="00236CA5"/>
    <w:rsid w:val="002374EA"/>
    <w:rsid w:val="002453B9"/>
    <w:rsid w:val="00257830"/>
    <w:rsid w:val="00273FDE"/>
    <w:rsid w:val="00274FD5"/>
    <w:rsid w:val="002A7FE7"/>
    <w:rsid w:val="002B1782"/>
    <w:rsid w:val="002B48F8"/>
    <w:rsid w:val="002C2D8A"/>
    <w:rsid w:val="002D0465"/>
    <w:rsid w:val="003517F2"/>
    <w:rsid w:val="0035779F"/>
    <w:rsid w:val="00357C58"/>
    <w:rsid w:val="00372817"/>
    <w:rsid w:val="00372FBB"/>
    <w:rsid w:val="003814B6"/>
    <w:rsid w:val="00391A83"/>
    <w:rsid w:val="003A2F08"/>
    <w:rsid w:val="003B3AB2"/>
    <w:rsid w:val="003C34E0"/>
    <w:rsid w:val="003C643D"/>
    <w:rsid w:val="003D380A"/>
    <w:rsid w:val="003E4A5F"/>
    <w:rsid w:val="003F2143"/>
    <w:rsid w:val="003F6F04"/>
    <w:rsid w:val="004022C6"/>
    <w:rsid w:val="004231DB"/>
    <w:rsid w:val="00453073"/>
    <w:rsid w:val="00454FD8"/>
    <w:rsid w:val="00457415"/>
    <w:rsid w:val="004631D4"/>
    <w:rsid w:val="00464422"/>
    <w:rsid w:val="00465796"/>
    <w:rsid w:val="00466E0F"/>
    <w:rsid w:val="00474AB1"/>
    <w:rsid w:val="004874B2"/>
    <w:rsid w:val="004A2797"/>
    <w:rsid w:val="004A51C9"/>
    <w:rsid w:val="004C351F"/>
    <w:rsid w:val="004E54CE"/>
    <w:rsid w:val="004F290D"/>
    <w:rsid w:val="00506366"/>
    <w:rsid w:val="00517AC8"/>
    <w:rsid w:val="0054265B"/>
    <w:rsid w:val="00542B70"/>
    <w:rsid w:val="005A0EBC"/>
    <w:rsid w:val="005B2D0C"/>
    <w:rsid w:val="005C1376"/>
    <w:rsid w:val="005D6477"/>
    <w:rsid w:val="005E19BD"/>
    <w:rsid w:val="00605BEB"/>
    <w:rsid w:val="0061487D"/>
    <w:rsid w:val="00627F26"/>
    <w:rsid w:val="006305DE"/>
    <w:rsid w:val="00640824"/>
    <w:rsid w:val="0065317B"/>
    <w:rsid w:val="00657E72"/>
    <w:rsid w:val="00671B29"/>
    <w:rsid w:val="00677FD8"/>
    <w:rsid w:val="00690F1F"/>
    <w:rsid w:val="006C343C"/>
    <w:rsid w:val="006D72D3"/>
    <w:rsid w:val="006F0D65"/>
    <w:rsid w:val="006F62CF"/>
    <w:rsid w:val="00702D21"/>
    <w:rsid w:val="007412B2"/>
    <w:rsid w:val="0076226B"/>
    <w:rsid w:val="007755ED"/>
    <w:rsid w:val="00785C2E"/>
    <w:rsid w:val="007877EA"/>
    <w:rsid w:val="007A0729"/>
    <w:rsid w:val="007B5876"/>
    <w:rsid w:val="007C09AF"/>
    <w:rsid w:val="007E43F5"/>
    <w:rsid w:val="007E4B5D"/>
    <w:rsid w:val="007E6E93"/>
    <w:rsid w:val="007F0CE9"/>
    <w:rsid w:val="007F2C1F"/>
    <w:rsid w:val="007F4E9B"/>
    <w:rsid w:val="008279A3"/>
    <w:rsid w:val="008338F3"/>
    <w:rsid w:val="00835AB2"/>
    <w:rsid w:val="00840983"/>
    <w:rsid w:val="00840A7F"/>
    <w:rsid w:val="00845A26"/>
    <w:rsid w:val="00860EF7"/>
    <w:rsid w:val="00862AAA"/>
    <w:rsid w:val="00893D98"/>
    <w:rsid w:val="008D1F04"/>
    <w:rsid w:val="008D4E89"/>
    <w:rsid w:val="008D700E"/>
    <w:rsid w:val="008F293D"/>
    <w:rsid w:val="008F5794"/>
    <w:rsid w:val="008F6D28"/>
    <w:rsid w:val="009148E7"/>
    <w:rsid w:val="009170CD"/>
    <w:rsid w:val="00921673"/>
    <w:rsid w:val="0097231C"/>
    <w:rsid w:val="00980607"/>
    <w:rsid w:val="00997CC0"/>
    <w:rsid w:val="009D1E3F"/>
    <w:rsid w:val="009E39C3"/>
    <w:rsid w:val="00A020B8"/>
    <w:rsid w:val="00A05F7C"/>
    <w:rsid w:val="00A13B4B"/>
    <w:rsid w:val="00A14E24"/>
    <w:rsid w:val="00A31803"/>
    <w:rsid w:val="00A368ED"/>
    <w:rsid w:val="00A454F4"/>
    <w:rsid w:val="00A50A83"/>
    <w:rsid w:val="00A56104"/>
    <w:rsid w:val="00A60A93"/>
    <w:rsid w:val="00A7184D"/>
    <w:rsid w:val="00A74BC9"/>
    <w:rsid w:val="00AA5B1A"/>
    <w:rsid w:val="00AB75DC"/>
    <w:rsid w:val="00AB78B5"/>
    <w:rsid w:val="00AC1B29"/>
    <w:rsid w:val="00B07A27"/>
    <w:rsid w:val="00B4302C"/>
    <w:rsid w:val="00B60D30"/>
    <w:rsid w:val="00B71D49"/>
    <w:rsid w:val="00B80839"/>
    <w:rsid w:val="00B90A4C"/>
    <w:rsid w:val="00BA0443"/>
    <w:rsid w:val="00BB190E"/>
    <w:rsid w:val="00BB2B2C"/>
    <w:rsid w:val="00BD3C99"/>
    <w:rsid w:val="00BD4192"/>
    <w:rsid w:val="00BE2D98"/>
    <w:rsid w:val="00C0257E"/>
    <w:rsid w:val="00C263BD"/>
    <w:rsid w:val="00C41111"/>
    <w:rsid w:val="00C4633D"/>
    <w:rsid w:val="00C46C3B"/>
    <w:rsid w:val="00C53205"/>
    <w:rsid w:val="00C53F1C"/>
    <w:rsid w:val="00C663C2"/>
    <w:rsid w:val="00C71786"/>
    <w:rsid w:val="00C74A4A"/>
    <w:rsid w:val="00C76860"/>
    <w:rsid w:val="00CB2EAD"/>
    <w:rsid w:val="00CC4C23"/>
    <w:rsid w:val="00CC678E"/>
    <w:rsid w:val="00CF7044"/>
    <w:rsid w:val="00D12278"/>
    <w:rsid w:val="00D22D07"/>
    <w:rsid w:val="00D23D54"/>
    <w:rsid w:val="00D3630E"/>
    <w:rsid w:val="00D52312"/>
    <w:rsid w:val="00D666C2"/>
    <w:rsid w:val="00D86BB8"/>
    <w:rsid w:val="00D96010"/>
    <w:rsid w:val="00DB6C5B"/>
    <w:rsid w:val="00DC0AFA"/>
    <w:rsid w:val="00DC24A5"/>
    <w:rsid w:val="00DD30B7"/>
    <w:rsid w:val="00DE7614"/>
    <w:rsid w:val="00E00AB9"/>
    <w:rsid w:val="00E2527C"/>
    <w:rsid w:val="00E344C7"/>
    <w:rsid w:val="00E36BEC"/>
    <w:rsid w:val="00E5053A"/>
    <w:rsid w:val="00E57A72"/>
    <w:rsid w:val="00E77A8E"/>
    <w:rsid w:val="00E95C73"/>
    <w:rsid w:val="00EB628C"/>
    <w:rsid w:val="00ED7ADB"/>
    <w:rsid w:val="00EE1413"/>
    <w:rsid w:val="00EF7481"/>
    <w:rsid w:val="00F33F02"/>
    <w:rsid w:val="00F41793"/>
    <w:rsid w:val="00F41B29"/>
    <w:rsid w:val="00F5169A"/>
    <w:rsid w:val="00F537DD"/>
    <w:rsid w:val="00F5482B"/>
    <w:rsid w:val="00F8420D"/>
    <w:rsid w:val="00FA180E"/>
    <w:rsid w:val="00FA4756"/>
    <w:rsid w:val="00FD7BD7"/>
    <w:rsid w:val="00FE1054"/>
    <w:rsid w:val="00FE2211"/>
    <w:rsid w:val="00FE5590"/>
    <w:rsid w:val="00FF2289"/>
    <w:rsid w:val="00FF2C71"/>
    <w:rsid w:val="00FF51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6209F61-31C6-4112-B926-E7F6DAC1A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5482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5482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4A4A"/>
    <w:pPr>
      <w:ind w:left="720"/>
      <w:contextualSpacing/>
    </w:pPr>
  </w:style>
  <w:style w:type="character" w:styleId="Strong">
    <w:name w:val="Strong"/>
    <w:basedOn w:val="DefaultParagraphFont"/>
    <w:uiPriority w:val="22"/>
    <w:qFormat/>
    <w:rsid w:val="00C74A4A"/>
    <w:rPr>
      <w:b/>
      <w:bCs/>
    </w:rPr>
  </w:style>
  <w:style w:type="character" w:styleId="Hyperlink">
    <w:name w:val="Hyperlink"/>
    <w:basedOn w:val="DefaultParagraphFont"/>
    <w:uiPriority w:val="99"/>
    <w:unhideWhenUsed/>
    <w:rsid w:val="002453B9"/>
    <w:rPr>
      <w:color w:val="0563C1" w:themeColor="hyperlink"/>
      <w:u w:val="single"/>
    </w:rPr>
  </w:style>
  <w:style w:type="paragraph" w:styleId="NormalWeb">
    <w:name w:val="Normal (Web)"/>
    <w:basedOn w:val="Normal"/>
    <w:uiPriority w:val="99"/>
    <w:semiHidden/>
    <w:unhideWhenUsed/>
    <w:rsid w:val="002453B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7B58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876"/>
  </w:style>
  <w:style w:type="paragraph" w:styleId="Footer">
    <w:name w:val="footer"/>
    <w:basedOn w:val="Normal"/>
    <w:link w:val="FooterChar"/>
    <w:uiPriority w:val="99"/>
    <w:unhideWhenUsed/>
    <w:rsid w:val="007B58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876"/>
  </w:style>
  <w:style w:type="character" w:customStyle="1" w:styleId="Heading3Char">
    <w:name w:val="Heading 3 Char"/>
    <w:basedOn w:val="DefaultParagraphFont"/>
    <w:link w:val="Heading3"/>
    <w:uiPriority w:val="9"/>
    <w:rsid w:val="00F5482B"/>
    <w:rPr>
      <w:rFonts w:ascii="Times New Roman" w:eastAsia="Times New Roman" w:hAnsi="Times New Roman" w:cs="Times New Roman"/>
      <w:b/>
      <w:bCs/>
      <w:sz w:val="27"/>
      <w:szCs w:val="27"/>
    </w:rPr>
  </w:style>
  <w:style w:type="character" w:customStyle="1" w:styleId="Heading2Char">
    <w:name w:val="Heading 2 Char"/>
    <w:basedOn w:val="DefaultParagraphFont"/>
    <w:link w:val="Heading2"/>
    <w:uiPriority w:val="9"/>
    <w:semiHidden/>
    <w:rsid w:val="00F5482B"/>
    <w:rPr>
      <w:rFonts w:asciiTheme="majorHAnsi" w:eastAsiaTheme="majorEastAsia" w:hAnsiTheme="majorHAnsi" w:cstheme="majorBidi"/>
      <w:color w:val="2E74B5" w:themeColor="accent1" w:themeShade="BF"/>
      <w:sz w:val="26"/>
      <w:szCs w:val="26"/>
    </w:rPr>
  </w:style>
  <w:style w:type="character" w:styleId="HTMLCite">
    <w:name w:val="HTML Cite"/>
    <w:basedOn w:val="DefaultParagraphFont"/>
    <w:uiPriority w:val="99"/>
    <w:semiHidden/>
    <w:unhideWhenUsed/>
    <w:rsid w:val="00FA4756"/>
    <w:rPr>
      <w:i/>
      <w:iCs/>
    </w:rPr>
  </w:style>
  <w:style w:type="character" w:styleId="Emphasis">
    <w:name w:val="Emphasis"/>
    <w:basedOn w:val="DefaultParagraphFont"/>
    <w:uiPriority w:val="20"/>
    <w:qFormat/>
    <w:rsid w:val="006C343C"/>
    <w:rPr>
      <w:i/>
      <w:iCs/>
    </w:rPr>
  </w:style>
  <w:style w:type="table" w:styleId="TableGrid">
    <w:name w:val="Table Grid"/>
    <w:basedOn w:val="TableNormal"/>
    <w:uiPriority w:val="39"/>
    <w:rsid w:val="00191B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3D38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97134">
      <w:bodyDiv w:val="1"/>
      <w:marLeft w:val="0"/>
      <w:marRight w:val="0"/>
      <w:marTop w:val="0"/>
      <w:marBottom w:val="0"/>
      <w:divBdr>
        <w:top w:val="none" w:sz="0" w:space="0" w:color="auto"/>
        <w:left w:val="none" w:sz="0" w:space="0" w:color="auto"/>
        <w:bottom w:val="none" w:sz="0" w:space="0" w:color="auto"/>
        <w:right w:val="none" w:sz="0" w:space="0" w:color="auto"/>
      </w:divBdr>
    </w:div>
    <w:div w:id="36901951">
      <w:bodyDiv w:val="1"/>
      <w:marLeft w:val="0"/>
      <w:marRight w:val="0"/>
      <w:marTop w:val="0"/>
      <w:marBottom w:val="0"/>
      <w:divBdr>
        <w:top w:val="none" w:sz="0" w:space="0" w:color="auto"/>
        <w:left w:val="none" w:sz="0" w:space="0" w:color="auto"/>
        <w:bottom w:val="none" w:sz="0" w:space="0" w:color="auto"/>
        <w:right w:val="none" w:sz="0" w:space="0" w:color="auto"/>
      </w:divBdr>
    </w:div>
    <w:div w:id="268466734">
      <w:bodyDiv w:val="1"/>
      <w:marLeft w:val="0"/>
      <w:marRight w:val="0"/>
      <w:marTop w:val="0"/>
      <w:marBottom w:val="0"/>
      <w:divBdr>
        <w:top w:val="none" w:sz="0" w:space="0" w:color="auto"/>
        <w:left w:val="none" w:sz="0" w:space="0" w:color="auto"/>
        <w:bottom w:val="none" w:sz="0" w:space="0" w:color="auto"/>
        <w:right w:val="none" w:sz="0" w:space="0" w:color="auto"/>
      </w:divBdr>
    </w:div>
    <w:div w:id="355545939">
      <w:bodyDiv w:val="1"/>
      <w:marLeft w:val="0"/>
      <w:marRight w:val="0"/>
      <w:marTop w:val="0"/>
      <w:marBottom w:val="0"/>
      <w:divBdr>
        <w:top w:val="none" w:sz="0" w:space="0" w:color="auto"/>
        <w:left w:val="none" w:sz="0" w:space="0" w:color="auto"/>
        <w:bottom w:val="none" w:sz="0" w:space="0" w:color="auto"/>
        <w:right w:val="none" w:sz="0" w:space="0" w:color="auto"/>
      </w:divBdr>
    </w:div>
    <w:div w:id="525363149">
      <w:bodyDiv w:val="1"/>
      <w:marLeft w:val="0"/>
      <w:marRight w:val="0"/>
      <w:marTop w:val="0"/>
      <w:marBottom w:val="0"/>
      <w:divBdr>
        <w:top w:val="none" w:sz="0" w:space="0" w:color="auto"/>
        <w:left w:val="none" w:sz="0" w:space="0" w:color="auto"/>
        <w:bottom w:val="none" w:sz="0" w:space="0" w:color="auto"/>
        <w:right w:val="none" w:sz="0" w:space="0" w:color="auto"/>
      </w:divBdr>
    </w:div>
    <w:div w:id="571235195">
      <w:bodyDiv w:val="1"/>
      <w:marLeft w:val="0"/>
      <w:marRight w:val="0"/>
      <w:marTop w:val="0"/>
      <w:marBottom w:val="0"/>
      <w:divBdr>
        <w:top w:val="none" w:sz="0" w:space="0" w:color="auto"/>
        <w:left w:val="none" w:sz="0" w:space="0" w:color="auto"/>
        <w:bottom w:val="none" w:sz="0" w:space="0" w:color="auto"/>
        <w:right w:val="none" w:sz="0" w:space="0" w:color="auto"/>
      </w:divBdr>
    </w:div>
    <w:div w:id="617880708">
      <w:bodyDiv w:val="1"/>
      <w:marLeft w:val="0"/>
      <w:marRight w:val="0"/>
      <w:marTop w:val="0"/>
      <w:marBottom w:val="0"/>
      <w:divBdr>
        <w:top w:val="none" w:sz="0" w:space="0" w:color="auto"/>
        <w:left w:val="none" w:sz="0" w:space="0" w:color="auto"/>
        <w:bottom w:val="none" w:sz="0" w:space="0" w:color="auto"/>
        <w:right w:val="none" w:sz="0" w:space="0" w:color="auto"/>
      </w:divBdr>
    </w:div>
    <w:div w:id="835266521">
      <w:bodyDiv w:val="1"/>
      <w:marLeft w:val="0"/>
      <w:marRight w:val="0"/>
      <w:marTop w:val="0"/>
      <w:marBottom w:val="0"/>
      <w:divBdr>
        <w:top w:val="none" w:sz="0" w:space="0" w:color="auto"/>
        <w:left w:val="none" w:sz="0" w:space="0" w:color="auto"/>
        <w:bottom w:val="none" w:sz="0" w:space="0" w:color="auto"/>
        <w:right w:val="none" w:sz="0" w:space="0" w:color="auto"/>
      </w:divBdr>
    </w:div>
    <w:div w:id="896286500">
      <w:bodyDiv w:val="1"/>
      <w:marLeft w:val="0"/>
      <w:marRight w:val="0"/>
      <w:marTop w:val="0"/>
      <w:marBottom w:val="0"/>
      <w:divBdr>
        <w:top w:val="none" w:sz="0" w:space="0" w:color="auto"/>
        <w:left w:val="none" w:sz="0" w:space="0" w:color="auto"/>
        <w:bottom w:val="none" w:sz="0" w:space="0" w:color="auto"/>
        <w:right w:val="none" w:sz="0" w:space="0" w:color="auto"/>
      </w:divBdr>
    </w:div>
    <w:div w:id="901908240">
      <w:bodyDiv w:val="1"/>
      <w:marLeft w:val="0"/>
      <w:marRight w:val="0"/>
      <w:marTop w:val="0"/>
      <w:marBottom w:val="0"/>
      <w:divBdr>
        <w:top w:val="none" w:sz="0" w:space="0" w:color="auto"/>
        <w:left w:val="none" w:sz="0" w:space="0" w:color="auto"/>
        <w:bottom w:val="none" w:sz="0" w:space="0" w:color="auto"/>
        <w:right w:val="none" w:sz="0" w:space="0" w:color="auto"/>
      </w:divBdr>
    </w:div>
    <w:div w:id="975644626">
      <w:bodyDiv w:val="1"/>
      <w:marLeft w:val="0"/>
      <w:marRight w:val="0"/>
      <w:marTop w:val="0"/>
      <w:marBottom w:val="0"/>
      <w:divBdr>
        <w:top w:val="none" w:sz="0" w:space="0" w:color="auto"/>
        <w:left w:val="none" w:sz="0" w:space="0" w:color="auto"/>
        <w:bottom w:val="none" w:sz="0" w:space="0" w:color="auto"/>
        <w:right w:val="none" w:sz="0" w:space="0" w:color="auto"/>
      </w:divBdr>
    </w:div>
    <w:div w:id="1044332343">
      <w:bodyDiv w:val="1"/>
      <w:marLeft w:val="0"/>
      <w:marRight w:val="0"/>
      <w:marTop w:val="0"/>
      <w:marBottom w:val="0"/>
      <w:divBdr>
        <w:top w:val="none" w:sz="0" w:space="0" w:color="auto"/>
        <w:left w:val="none" w:sz="0" w:space="0" w:color="auto"/>
        <w:bottom w:val="none" w:sz="0" w:space="0" w:color="auto"/>
        <w:right w:val="none" w:sz="0" w:space="0" w:color="auto"/>
      </w:divBdr>
    </w:div>
    <w:div w:id="1105462164">
      <w:bodyDiv w:val="1"/>
      <w:marLeft w:val="0"/>
      <w:marRight w:val="0"/>
      <w:marTop w:val="0"/>
      <w:marBottom w:val="0"/>
      <w:divBdr>
        <w:top w:val="none" w:sz="0" w:space="0" w:color="auto"/>
        <w:left w:val="none" w:sz="0" w:space="0" w:color="auto"/>
        <w:bottom w:val="none" w:sz="0" w:space="0" w:color="auto"/>
        <w:right w:val="none" w:sz="0" w:space="0" w:color="auto"/>
      </w:divBdr>
    </w:div>
    <w:div w:id="1199971653">
      <w:bodyDiv w:val="1"/>
      <w:marLeft w:val="0"/>
      <w:marRight w:val="0"/>
      <w:marTop w:val="0"/>
      <w:marBottom w:val="0"/>
      <w:divBdr>
        <w:top w:val="none" w:sz="0" w:space="0" w:color="auto"/>
        <w:left w:val="none" w:sz="0" w:space="0" w:color="auto"/>
        <w:bottom w:val="none" w:sz="0" w:space="0" w:color="auto"/>
        <w:right w:val="none" w:sz="0" w:space="0" w:color="auto"/>
      </w:divBdr>
    </w:div>
    <w:div w:id="1216039749">
      <w:bodyDiv w:val="1"/>
      <w:marLeft w:val="0"/>
      <w:marRight w:val="0"/>
      <w:marTop w:val="0"/>
      <w:marBottom w:val="0"/>
      <w:divBdr>
        <w:top w:val="none" w:sz="0" w:space="0" w:color="auto"/>
        <w:left w:val="none" w:sz="0" w:space="0" w:color="auto"/>
        <w:bottom w:val="none" w:sz="0" w:space="0" w:color="auto"/>
        <w:right w:val="none" w:sz="0" w:space="0" w:color="auto"/>
      </w:divBdr>
    </w:div>
    <w:div w:id="1227182213">
      <w:bodyDiv w:val="1"/>
      <w:marLeft w:val="0"/>
      <w:marRight w:val="0"/>
      <w:marTop w:val="0"/>
      <w:marBottom w:val="0"/>
      <w:divBdr>
        <w:top w:val="none" w:sz="0" w:space="0" w:color="auto"/>
        <w:left w:val="none" w:sz="0" w:space="0" w:color="auto"/>
        <w:bottom w:val="none" w:sz="0" w:space="0" w:color="auto"/>
        <w:right w:val="none" w:sz="0" w:space="0" w:color="auto"/>
      </w:divBdr>
    </w:div>
    <w:div w:id="1380469921">
      <w:bodyDiv w:val="1"/>
      <w:marLeft w:val="0"/>
      <w:marRight w:val="0"/>
      <w:marTop w:val="0"/>
      <w:marBottom w:val="0"/>
      <w:divBdr>
        <w:top w:val="none" w:sz="0" w:space="0" w:color="auto"/>
        <w:left w:val="none" w:sz="0" w:space="0" w:color="auto"/>
        <w:bottom w:val="none" w:sz="0" w:space="0" w:color="auto"/>
        <w:right w:val="none" w:sz="0" w:space="0" w:color="auto"/>
      </w:divBdr>
    </w:div>
    <w:div w:id="1454440625">
      <w:bodyDiv w:val="1"/>
      <w:marLeft w:val="0"/>
      <w:marRight w:val="0"/>
      <w:marTop w:val="0"/>
      <w:marBottom w:val="0"/>
      <w:divBdr>
        <w:top w:val="none" w:sz="0" w:space="0" w:color="auto"/>
        <w:left w:val="none" w:sz="0" w:space="0" w:color="auto"/>
        <w:bottom w:val="none" w:sz="0" w:space="0" w:color="auto"/>
        <w:right w:val="none" w:sz="0" w:space="0" w:color="auto"/>
      </w:divBdr>
    </w:div>
    <w:div w:id="1587181801">
      <w:bodyDiv w:val="1"/>
      <w:marLeft w:val="0"/>
      <w:marRight w:val="0"/>
      <w:marTop w:val="0"/>
      <w:marBottom w:val="0"/>
      <w:divBdr>
        <w:top w:val="none" w:sz="0" w:space="0" w:color="auto"/>
        <w:left w:val="none" w:sz="0" w:space="0" w:color="auto"/>
        <w:bottom w:val="none" w:sz="0" w:space="0" w:color="auto"/>
        <w:right w:val="none" w:sz="0" w:space="0" w:color="auto"/>
      </w:divBdr>
      <w:divsChild>
        <w:div w:id="10945903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18216609">
      <w:bodyDiv w:val="1"/>
      <w:marLeft w:val="0"/>
      <w:marRight w:val="0"/>
      <w:marTop w:val="0"/>
      <w:marBottom w:val="0"/>
      <w:divBdr>
        <w:top w:val="none" w:sz="0" w:space="0" w:color="auto"/>
        <w:left w:val="none" w:sz="0" w:space="0" w:color="auto"/>
        <w:bottom w:val="none" w:sz="0" w:space="0" w:color="auto"/>
        <w:right w:val="none" w:sz="0" w:space="0" w:color="auto"/>
      </w:divBdr>
    </w:div>
    <w:div w:id="1688098093">
      <w:bodyDiv w:val="1"/>
      <w:marLeft w:val="0"/>
      <w:marRight w:val="0"/>
      <w:marTop w:val="0"/>
      <w:marBottom w:val="0"/>
      <w:divBdr>
        <w:top w:val="none" w:sz="0" w:space="0" w:color="auto"/>
        <w:left w:val="none" w:sz="0" w:space="0" w:color="auto"/>
        <w:bottom w:val="none" w:sz="0" w:space="0" w:color="auto"/>
        <w:right w:val="none" w:sz="0" w:space="0" w:color="auto"/>
      </w:divBdr>
    </w:div>
    <w:div w:id="1762221052">
      <w:bodyDiv w:val="1"/>
      <w:marLeft w:val="0"/>
      <w:marRight w:val="0"/>
      <w:marTop w:val="0"/>
      <w:marBottom w:val="0"/>
      <w:divBdr>
        <w:top w:val="none" w:sz="0" w:space="0" w:color="auto"/>
        <w:left w:val="none" w:sz="0" w:space="0" w:color="auto"/>
        <w:bottom w:val="none" w:sz="0" w:space="0" w:color="auto"/>
        <w:right w:val="none" w:sz="0" w:space="0" w:color="auto"/>
      </w:divBdr>
    </w:div>
    <w:div w:id="1790516047">
      <w:bodyDiv w:val="1"/>
      <w:marLeft w:val="0"/>
      <w:marRight w:val="0"/>
      <w:marTop w:val="0"/>
      <w:marBottom w:val="0"/>
      <w:divBdr>
        <w:top w:val="none" w:sz="0" w:space="0" w:color="auto"/>
        <w:left w:val="none" w:sz="0" w:space="0" w:color="auto"/>
        <w:bottom w:val="none" w:sz="0" w:space="0" w:color="auto"/>
        <w:right w:val="none" w:sz="0" w:space="0" w:color="auto"/>
      </w:divBdr>
    </w:div>
    <w:div w:id="1878665518">
      <w:bodyDiv w:val="1"/>
      <w:marLeft w:val="0"/>
      <w:marRight w:val="0"/>
      <w:marTop w:val="0"/>
      <w:marBottom w:val="0"/>
      <w:divBdr>
        <w:top w:val="none" w:sz="0" w:space="0" w:color="auto"/>
        <w:left w:val="none" w:sz="0" w:space="0" w:color="auto"/>
        <w:bottom w:val="none" w:sz="0" w:space="0" w:color="auto"/>
        <w:right w:val="none" w:sz="0" w:space="0" w:color="auto"/>
      </w:divBdr>
    </w:div>
    <w:div w:id="1987661939">
      <w:bodyDiv w:val="1"/>
      <w:marLeft w:val="0"/>
      <w:marRight w:val="0"/>
      <w:marTop w:val="0"/>
      <w:marBottom w:val="0"/>
      <w:divBdr>
        <w:top w:val="none" w:sz="0" w:space="0" w:color="auto"/>
        <w:left w:val="none" w:sz="0" w:space="0" w:color="auto"/>
        <w:bottom w:val="none" w:sz="0" w:space="0" w:color="auto"/>
        <w:right w:val="none" w:sz="0" w:space="0" w:color="auto"/>
      </w:divBdr>
    </w:div>
    <w:div w:id="2087802701">
      <w:bodyDiv w:val="1"/>
      <w:marLeft w:val="0"/>
      <w:marRight w:val="0"/>
      <w:marTop w:val="0"/>
      <w:marBottom w:val="0"/>
      <w:divBdr>
        <w:top w:val="none" w:sz="0" w:space="0" w:color="auto"/>
        <w:left w:val="none" w:sz="0" w:space="0" w:color="auto"/>
        <w:bottom w:val="none" w:sz="0" w:space="0" w:color="auto"/>
        <w:right w:val="none" w:sz="0" w:space="0" w:color="auto"/>
      </w:divBdr>
    </w:div>
    <w:div w:id="2124104295">
      <w:bodyDiv w:val="1"/>
      <w:marLeft w:val="0"/>
      <w:marRight w:val="0"/>
      <w:marTop w:val="0"/>
      <w:marBottom w:val="0"/>
      <w:divBdr>
        <w:top w:val="none" w:sz="0" w:space="0" w:color="auto"/>
        <w:left w:val="none" w:sz="0" w:space="0" w:color="auto"/>
        <w:bottom w:val="none" w:sz="0" w:space="0" w:color="auto"/>
        <w:right w:val="none" w:sz="0" w:space="0" w:color="auto"/>
      </w:divBdr>
    </w:div>
    <w:div w:id="2140799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C3E2D1-1D73-47DD-8967-35C62177C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4</TotalTime>
  <Pages>10</Pages>
  <Words>6759</Words>
  <Characters>38531</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wale</dc:creator>
  <cp:keywords/>
  <dc:description/>
  <cp:lastModifiedBy>Adewale</cp:lastModifiedBy>
  <cp:revision>172</cp:revision>
  <dcterms:created xsi:type="dcterms:W3CDTF">2021-09-15T14:59:00Z</dcterms:created>
  <dcterms:modified xsi:type="dcterms:W3CDTF">2021-10-1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6dab95-c7b8-37a6-bb9a-1842bdd54009</vt:lpwstr>
  </property>
  <property fmtid="{D5CDD505-2E9C-101B-9397-08002B2CF9AE}" pid="24" name="Mendeley Citation Style_1">
    <vt:lpwstr>http://www.zotero.org/styles/apa</vt:lpwstr>
  </property>
</Properties>
</file>